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7FBC56" w14:textId="20C9EA0A" w:rsidR="00C16F9A" w:rsidRDefault="009E6FD9" w:rsidP="0070572A">
      <w:pPr>
        <w:pStyle w:val="Ttulo1"/>
        <w:spacing w:line="360" w:lineRule="auto"/>
        <w:jc w:val="both"/>
      </w:pPr>
      <w:r>
        <w:t>I</w:t>
      </w:r>
      <w:r w:rsidR="003807AB">
        <w:t>ntraspecific germination variability in wa</w:t>
      </w:r>
      <w:r w:rsidR="00467E54">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50755F2A"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 xml:space="preserve">theory focus on adults ignoring the </w:t>
      </w:r>
      <w:proofErr w:type="spellStart"/>
      <w:r w:rsidR="004C20B9" w:rsidRPr="00E90211">
        <w:rPr>
          <w:highlight w:val="yellow"/>
        </w:rPr>
        <w:t>important</w:t>
      </w:r>
      <w:r w:rsidR="006D223E">
        <w:rPr>
          <w:highlight w:val="yellow"/>
        </w:rPr>
        <w:t>seed</w:t>
      </w:r>
      <w:r w:rsidR="004C20B9" w:rsidRPr="00E90211">
        <w:rPr>
          <w:highlight w:val="yellow"/>
        </w:rPr>
        <w:t>regeneration</w:t>
      </w:r>
      <w:proofErr w:type="spellEnd"/>
      <w:r w:rsidR="004C20B9" w:rsidRPr="00E90211">
        <w:rPr>
          <w:highlight w:val="yellow"/>
        </w:rPr>
        <w:t xml:space="preserve"> niche (</w:t>
      </w:r>
      <w:commentRangeStart w:id="1"/>
      <w:proofErr w:type="spellStart"/>
      <w:r w:rsidR="004C20B9" w:rsidRPr="00E90211">
        <w:rPr>
          <w:highlight w:val="yellow"/>
        </w:rPr>
        <w:t>Briceño</w:t>
      </w:r>
      <w:proofErr w:type="spellEnd"/>
      <w:r w:rsidR="004C20B9" w:rsidRPr="00E90211">
        <w:rPr>
          <w:highlight w:val="yellow"/>
        </w:rPr>
        <w:t xml:space="preserve">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7B9726B8" w:rsidR="0066698D" w:rsidRDefault="0066698D" w:rsidP="0070572A">
      <w:pPr>
        <w:spacing w:line="360" w:lineRule="auto"/>
        <w:jc w:val="both"/>
      </w:pPr>
      <w:r w:rsidRPr="0066698D">
        <w:rPr>
          <w:highlight w:val="yellow"/>
        </w:rPr>
        <w:t xml:space="preserve">Temperature and water, two major environmental drivers of the physiological process </w:t>
      </w:r>
      <w:proofErr w:type="spellStart"/>
      <w:r w:rsidRPr="0066698D">
        <w:rPr>
          <w:highlight w:val="yellow"/>
        </w:rPr>
        <w:t>of</w:t>
      </w:r>
      <w:r w:rsidR="006D223E">
        <w:rPr>
          <w:highlight w:val="yellow"/>
        </w:rPr>
        <w:t>seed</w:t>
      </w:r>
      <w:r w:rsidRPr="0066698D">
        <w:rPr>
          <w:highlight w:val="yellow"/>
        </w:rPr>
        <w:t>germination</w:t>
      </w:r>
      <w:proofErr w:type="spellEnd"/>
      <w:r w:rsidRPr="0066698D">
        <w:rPr>
          <w:highlight w:val="yellow"/>
        </w:rPr>
        <w:t xml:space="preserve"> (</w:t>
      </w:r>
      <w:commentRangeStart w:id="4"/>
      <w:proofErr w:type="spellStart"/>
      <w:r w:rsidRPr="0066698D">
        <w:rPr>
          <w:highlight w:val="yellow"/>
        </w:rPr>
        <w:t>Bewley</w:t>
      </w:r>
      <w:proofErr w:type="spellEnd"/>
      <w:r w:rsidRPr="0066698D">
        <w:rPr>
          <w:highlight w:val="yellow"/>
        </w:rPr>
        <w:t xml:space="preserve"> et al. 2013</w:t>
      </w:r>
      <w:commentRangeEnd w:id="4"/>
      <w:r w:rsidR="0000430E">
        <w:rPr>
          <w:rStyle w:val="Refdecomentario"/>
        </w:rPr>
        <w:commentReference w:id="4"/>
      </w:r>
      <w:r w:rsidRPr="0066698D">
        <w:rPr>
          <w:highlight w:val="yellow"/>
        </w:rPr>
        <w:t>).</w:t>
      </w:r>
    </w:p>
    <w:p w14:paraId="656BB9D3" w14:textId="041D0018"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 xml:space="preserve">hydrothermal time </w:t>
      </w:r>
      <w:proofErr w:type="gramStart"/>
      <w:r w:rsidRPr="00267E59">
        <w:rPr>
          <w:highlight w:val="yellow"/>
        </w:rPr>
        <w:t>is considered</w:t>
      </w:r>
      <w:proofErr w:type="gramEnd"/>
      <w:r w:rsidRPr="00267E59">
        <w:rPr>
          <w:highlight w:val="yellow"/>
        </w:rPr>
        <w:t xml:space="preserve"> a useful approach to</w:t>
      </w:r>
      <w:r w:rsidR="00A27FD6" w:rsidRPr="00267E59">
        <w:rPr>
          <w:highlight w:val="yellow"/>
        </w:rPr>
        <w:t xml:space="preserve"> </w:t>
      </w:r>
      <w:r w:rsidRPr="00267E59">
        <w:rPr>
          <w:highlight w:val="yellow"/>
        </w:rPr>
        <w:t xml:space="preserve">describe germination progression over time </w:t>
      </w:r>
      <w:proofErr w:type="spellStart"/>
      <w:r w:rsidRPr="00267E59">
        <w:rPr>
          <w:highlight w:val="yellow"/>
        </w:rPr>
        <w:t>of</w:t>
      </w:r>
      <w:r w:rsidR="006D223E">
        <w:rPr>
          <w:highlight w:val="yellow"/>
        </w:rPr>
        <w:t>seed</w:t>
      </w:r>
      <w:r w:rsidRPr="00267E59">
        <w:rPr>
          <w:highlight w:val="yellow"/>
        </w:rPr>
        <w:t>lots</w:t>
      </w:r>
      <w:proofErr w:type="spellEnd"/>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w:t>
      </w:r>
      <w:proofErr w:type="spellStart"/>
      <w:r w:rsidR="00A27FD6" w:rsidRPr="00267E59">
        <w:rPr>
          <w:highlight w:val="yellow"/>
        </w:rPr>
        <w:t>that</w:t>
      </w:r>
      <w:r w:rsidR="006D223E">
        <w:rPr>
          <w:highlight w:val="yellow"/>
        </w:rPr>
        <w:t>seed</w:t>
      </w:r>
      <w:r w:rsidR="00A27FD6" w:rsidRPr="00267E59">
        <w:rPr>
          <w:highlight w:val="yellow"/>
        </w:rPr>
        <w:t>germination</w:t>
      </w:r>
      <w:proofErr w:type="spellEnd"/>
      <w:r w:rsidR="00A27FD6" w:rsidRPr="00267E59">
        <w:rPr>
          <w:highlight w:val="yellow"/>
        </w:rPr>
        <w:t xml:space="preserve">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7B2A7CC6" w:rsidR="007F7693" w:rsidRDefault="007F7693" w:rsidP="0070572A">
      <w:pPr>
        <w:spacing w:line="360" w:lineRule="auto"/>
        <w:jc w:val="both"/>
      </w:pPr>
      <w:r w:rsidRPr="002C52AC">
        <w:rPr>
          <w:highlight w:val="yellow"/>
        </w:rPr>
        <w:t xml:space="preserve">Components of the life history of plants, such </w:t>
      </w:r>
      <w:proofErr w:type="spellStart"/>
      <w:r w:rsidRPr="002C52AC">
        <w:rPr>
          <w:highlight w:val="yellow"/>
        </w:rPr>
        <w:t>as</w:t>
      </w:r>
      <w:r w:rsidR="006D223E">
        <w:rPr>
          <w:highlight w:val="yellow"/>
        </w:rPr>
        <w:t>seed</w:t>
      </w:r>
      <w:r w:rsidRPr="002C52AC">
        <w:rPr>
          <w:highlight w:val="yellow"/>
        </w:rPr>
        <w:t>size</w:t>
      </w:r>
      <w:proofErr w:type="spellEnd"/>
      <w:r w:rsidRPr="002C52AC">
        <w:rPr>
          <w:highlight w:val="yellow"/>
        </w:rPr>
        <w:t>, are significantly associated with plant height, growth form and dispersal mode, and can also influence recruitment patterns (</w:t>
      </w:r>
      <w:commentRangeStart w:id="9"/>
      <w:r w:rsidRPr="002C52AC">
        <w:rPr>
          <w:highlight w:val="yellow"/>
        </w:rPr>
        <w:t xml:space="preserve">Leishman </w:t>
      </w:r>
      <w:r w:rsidRPr="002C52AC">
        <w:rPr>
          <w:highlight w:val="yellow"/>
        </w:rPr>
        <w:lastRenderedPageBreak/>
        <w:t xml:space="preserve">&amp; </w:t>
      </w:r>
      <w:proofErr w:type="spellStart"/>
      <w:r w:rsidRPr="002C52AC">
        <w:rPr>
          <w:highlight w:val="yellow"/>
        </w:rPr>
        <w:t>Westoby</w:t>
      </w:r>
      <w:proofErr w:type="spellEnd"/>
      <w:r w:rsidRPr="002C52AC">
        <w:rPr>
          <w:highlight w:val="yellow"/>
        </w:rPr>
        <w:t xml:space="preserve"> 1994</w:t>
      </w:r>
      <w:commentRangeEnd w:id="9"/>
      <w:r w:rsidR="00186A01" w:rsidRPr="002C52AC">
        <w:rPr>
          <w:rStyle w:val="Refdecomentario"/>
          <w:highlight w:val="yellow"/>
        </w:rPr>
        <w:commentReference w:id="9"/>
      </w:r>
      <w:r w:rsidRPr="002C52AC">
        <w:rPr>
          <w:highlight w:val="yellow"/>
        </w:rPr>
        <w:t>).</w:t>
      </w:r>
      <w:proofErr w:type="spellStart"/>
      <w:r w:rsidR="006D223E">
        <w:rPr>
          <w:highlight w:val="yellow"/>
        </w:rPr>
        <w:t>seed</w:t>
      </w:r>
      <w:r w:rsidRPr="002C52AC">
        <w:rPr>
          <w:highlight w:val="yellow"/>
        </w:rPr>
        <w:t>size</w:t>
      </w:r>
      <w:proofErr w:type="spellEnd"/>
      <w:r w:rsidRPr="002C52AC">
        <w:rPr>
          <w:highlight w:val="yellow"/>
        </w:rPr>
        <w:t xml:space="preserve"> has a high impact on capacity and time of germination, establishment and survival of </w:t>
      </w:r>
      <w:proofErr w:type="spellStart"/>
      <w:r w:rsidRPr="002C52AC">
        <w:rPr>
          <w:highlight w:val="yellow"/>
        </w:rPr>
        <w:t>dlings</w:t>
      </w:r>
      <w:proofErr w:type="spellEnd"/>
      <w:r w:rsidRPr="002C52AC">
        <w:rPr>
          <w:highlight w:val="yellow"/>
        </w:rPr>
        <w:t xml:space="preserve">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w:t>
      </w:r>
      <w:r w:rsidR="006D223E">
        <w:rPr>
          <w:highlight w:val="yellow"/>
        </w:rPr>
        <w:t xml:space="preserve"> </w:t>
      </w:r>
      <w:proofErr w:type="gramStart"/>
      <w:r w:rsidR="006D223E">
        <w:rPr>
          <w:highlight w:val="yellow"/>
        </w:rPr>
        <w:t>seeds</w:t>
      </w:r>
      <w:r w:rsidRPr="002C52AC">
        <w:rPr>
          <w:highlight w:val="yellow"/>
        </w:rPr>
        <w:t>(</w:t>
      </w:r>
      <w:commentRangeStart w:id="11"/>
      <w:proofErr w:type="spellStart"/>
      <w:proofErr w:type="gramEnd"/>
      <w:r w:rsidRPr="002C52AC">
        <w:rPr>
          <w:highlight w:val="yellow"/>
        </w:rPr>
        <w:t>Norden</w:t>
      </w:r>
      <w:proofErr w:type="spellEnd"/>
      <w:r w:rsidRPr="002C52AC">
        <w:rPr>
          <w:highlight w:val="yellow"/>
        </w:rPr>
        <w:t xml:space="preserve"> et al. 2009</w:t>
      </w:r>
      <w:commentRangeEnd w:id="11"/>
      <w:r w:rsidR="006D78C7" w:rsidRPr="002C52AC">
        <w:rPr>
          <w:rStyle w:val="Refdecomentario"/>
          <w:highlight w:val="yellow"/>
        </w:rPr>
        <w:commentReference w:id="11"/>
      </w:r>
      <w:r w:rsidRPr="002C52AC">
        <w:rPr>
          <w:highlight w:val="yellow"/>
        </w:rPr>
        <w:t>), while small</w:t>
      </w:r>
      <w:r w:rsidR="006D223E">
        <w:rPr>
          <w:highlight w:val="yellow"/>
        </w:rPr>
        <w:t xml:space="preserve"> </w:t>
      </w:r>
      <w:proofErr w:type="spellStart"/>
      <w:r w:rsidR="006D223E">
        <w:rPr>
          <w:highlight w:val="yellow"/>
        </w:rPr>
        <w:t>seeds</w:t>
      </w:r>
      <w:r w:rsidRPr="002C52AC">
        <w:rPr>
          <w:highlight w:val="yellow"/>
        </w:rPr>
        <w:t>absorb</w:t>
      </w:r>
      <w:proofErr w:type="spellEnd"/>
      <w:r w:rsidRPr="002C52AC">
        <w:rPr>
          <w:highlight w:val="yellow"/>
        </w:rPr>
        <w:t xml:space="preserve"> water faster than large</w:t>
      </w:r>
      <w:r w:rsidR="006D223E">
        <w:rPr>
          <w:highlight w:val="yellow"/>
        </w:rPr>
        <w:t xml:space="preserve"> </w:t>
      </w:r>
      <w:proofErr w:type="spellStart"/>
      <w:r w:rsidR="006D223E">
        <w:rPr>
          <w:highlight w:val="yellow"/>
        </w:rPr>
        <w:t>seeds</w:t>
      </w:r>
      <w:r w:rsidRPr="002C52AC">
        <w:rPr>
          <w:highlight w:val="yellow"/>
        </w:rPr>
        <w:t>because</w:t>
      </w:r>
      <w:proofErr w:type="spellEnd"/>
      <w:r w:rsidRPr="002C52AC">
        <w:rPr>
          <w:highlight w:val="yellow"/>
        </w:rPr>
        <w:t xml:space="preserv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argued that larger</w:t>
      </w:r>
      <w:r w:rsidR="006D223E">
        <w:rPr>
          <w:highlight w:val="yellow"/>
        </w:rPr>
        <w:t xml:space="preserve"> </w:t>
      </w:r>
      <w:proofErr w:type="spellStart"/>
      <w:r w:rsidR="006D223E">
        <w:rPr>
          <w:highlight w:val="yellow"/>
        </w:rPr>
        <w:t>seeds</w:t>
      </w:r>
      <w:r w:rsidR="00E13C93" w:rsidRPr="002C52AC">
        <w:rPr>
          <w:highlight w:val="yellow"/>
        </w:rPr>
        <w:t>are</w:t>
      </w:r>
      <w:proofErr w:type="spellEnd"/>
      <w:r w:rsidR="00E13C93" w:rsidRPr="002C52AC">
        <w:rPr>
          <w:highlight w:val="yellow"/>
        </w:rPr>
        <w:t xml:space="preserv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w:t>
      </w:r>
      <w:r w:rsidR="006D223E">
        <w:rPr>
          <w:highlight w:val="yellow"/>
        </w:rPr>
        <w:t xml:space="preserve"> </w:t>
      </w:r>
      <w:proofErr w:type="spellStart"/>
      <w:r w:rsidR="006D223E">
        <w:rPr>
          <w:highlight w:val="yellow"/>
        </w:rPr>
        <w:t>seeds</w:t>
      </w:r>
      <w:r w:rsidR="00E13C93" w:rsidRPr="002C52AC">
        <w:rPr>
          <w:highlight w:val="yellow"/>
        </w:rPr>
        <w:t>had</w:t>
      </w:r>
      <w:proofErr w:type="spellEnd"/>
      <w:r w:rsidR="00E13C93" w:rsidRPr="002C52AC">
        <w:rPr>
          <w:highlight w:val="yellow"/>
        </w:rPr>
        <w:t xml:space="preserve"> higher germination and emergence under dry conditions than heavier ds. The authors recognize that more studies are required in order to understand whether the role </w:t>
      </w:r>
      <w:proofErr w:type="spellStart"/>
      <w:r w:rsidR="00E13C93" w:rsidRPr="002C52AC">
        <w:rPr>
          <w:highlight w:val="yellow"/>
        </w:rPr>
        <w:t>of</w:t>
      </w:r>
      <w:r w:rsidR="006D223E">
        <w:rPr>
          <w:highlight w:val="yellow"/>
        </w:rPr>
        <w:t>seed</w:t>
      </w:r>
      <w:r w:rsidR="00E13C93" w:rsidRPr="002C52AC">
        <w:rPr>
          <w:highlight w:val="yellow"/>
        </w:rPr>
        <w:t>size</w:t>
      </w:r>
      <w:proofErr w:type="spellEnd"/>
      <w:r w:rsidR="00E13C93" w:rsidRPr="002C52AC">
        <w:rPr>
          <w:highlight w:val="yellow"/>
        </w:rPr>
        <w:t xml:space="preserve"> in germination response under drought is general or species-specific</w:t>
      </w:r>
      <w:r w:rsidR="002C52AC" w:rsidRPr="002C52AC">
        <w:rPr>
          <w:highlight w:val="yellow"/>
        </w:rPr>
        <w:t xml:space="preserve"> (</w:t>
      </w:r>
      <w:proofErr w:type="spellStart"/>
      <w:r w:rsidR="002C52AC" w:rsidRPr="002C52AC">
        <w:rPr>
          <w:highlight w:val="yellow"/>
        </w:rPr>
        <w:t>Gelviz-Gelvez</w:t>
      </w:r>
      <w:proofErr w:type="spellEnd"/>
      <w:r w:rsidR="002C52AC" w:rsidRPr="002C52AC">
        <w:rPr>
          <w:highlight w:val="yellow"/>
        </w:rPr>
        <w:t>,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2018</w:t>
      </w:r>
      <w:proofErr w:type="gramStart"/>
      <w:r w:rsidRPr="00622F0C">
        <w:rPr>
          <w:highlight w:val="yellow"/>
          <w:lang w:val="en-US"/>
        </w:rPr>
        <w:t>;</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2037396A" w:rsidR="00A15D39" w:rsidRPr="00DF2D11" w:rsidRDefault="00A15D39" w:rsidP="0070572A">
      <w:pPr>
        <w:spacing w:line="360" w:lineRule="auto"/>
        <w:jc w:val="both"/>
        <w:rPr>
          <w:highlight w:val="yellow"/>
        </w:rPr>
      </w:pPr>
      <w:r w:rsidRPr="00DF2D11">
        <w:rPr>
          <w:highlight w:val="yellow"/>
        </w:rPr>
        <w:t xml:space="preserve">At the global scale, environments with stable climate </w:t>
      </w:r>
      <w:proofErr w:type="gramStart"/>
      <w:r w:rsidRPr="00DF2D11">
        <w:rPr>
          <w:highlight w:val="yellow"/>
        </w:rPr>
        <w:t>are expected</w:t>
      </w:r>
      <w:proofErr w:type="gramEnd"/>
      <w:r w:rsidRPr="00DF2D11">
        <w:rPr>
          <w:highlight w:val="yellow"/>
        </w:rPr>
        <w:t xml:space="preserve"> to select for and be dominated by taxa that produce relatively large, fast-germinating ds, while relatively small</w:t>
      </w:r>
      <w:r w:rsidR="006D223E">
        <w:rPr>
          <w:highlight w:val="yellow"/>
        </w:rPr>
        <w:t xml:space="preserve"> </w:t>
      </w:r>
      <w:proofErr w:type="spellStart"/>
      <w:r w:rsidR="006D223E">
        <w:rPr>
          <w:highlight w:val="yellow"/>
        </w:rPr>
        <w:t>seeds</w:t>
      </w:r>
      <w:r w:rsidRPr="00DF2D11">
        <w:rPr>
          <w:highlight w:val="yellow"/>
        </w:rPr>
        <w:t>should</w:t>
      </w:r>
      <w:proofErr w:type="spellEnd"/>
      <w:r w:rsidRPr="00DF2D11">
        <w:rPr>
          <w:highlight w:val="yellow"/>
        </w:rPr>
        <w:t xml:space="preserve">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w:t>
      </w:r>
      <w:r w:rsidR="006D223E">
        <w:rPr>
          <w:highlight w:val="yellow"/>
        </w:rPr>
        <w:t xml:space="preserve"> </w:t>
      </w:r>
      <w:proofErr w:type="spellStart"/>
      <w:r w:rsidR="006D223E">
        <w:rPr>
          <w:highlight w:val="yellow"/>
        </w:rPr>
        <w:t>seeds</w:t>
      </w:r>
      <w:r w:rsidRPr="00DF2D11">
        <w:rPr>
          <w:highlight w:val="yellow"/>
        </w:rPr>
        <w:t>have</w:t>
      </w:r>
      <w:proofErr w:type="spellEnd"/>
      <w:r w:rsidRPr="00DF2D11">
        <w:rPr>
          <w:highlight w:val="yellow"/>
        </w:rPr>
        <w:t xml:space="preserve"> high temporal variation in germination that spreads th</w:t>
      </w:r>
      <w:r w:rsidR="00483B30" w:rsidRPr="00DF2D11">
        <w:rPr>
          <w:highlight w:val="yellow"/>
        </w:rPr>
        <w:t xml:space="preserve">e </w:t>
      </w:r>
      <w:r w:rsidRPr="00DF2D11">
        <w:rPr>
          <w:highlight w:val="yellow"/>
        </w:rPr>
        <w:t>risk of extinction, and large</w:t>
      </w:r>
      <w:r w:rsidR="006D223E">
        <w:rPr>
          <w:highlight w:val="yellow"/>
        </w:rPr>
        <w:t xml:space="preserve"> </w:t>
      </w:r>
      <w:proofErr w:type="spellStart"/>
      <w:r w:rsidR="006D223E">
        <w:rPr>
          <w:highlight w:val="yellow"/>
        </w:rPr>
        <w:t>seeds</w:t>
      </w:r>
      <w:r w:rsidRPr="00DF2D11">
        <w:rPr>
          <w:highlight w:val="yellow"/>
        </w:rPr>
        <w:t>produce</w:t>
      </w:r>
      <w:proofErr w:type="spellEnd"/>
      <w:r w:rsidRPr="00DF2D11">
        <w:rPr>
          <w:highlight w:val="yellow"/>
        </w:rPr>
        <w:t xml:space="preserve"> large </w:t>
      </w:r>
      <w:proofErr w:type="spellStart"/>
      <w:r w:rsidRPr="00DF2D11">
        <w:rPr>
          <w:highlight w:val="yellow"/>
        </w:rPr>
        <w:t>dlings</w:t>
      </w:r>
      <w:proofErr w:type="spellEnd"/>
      <w:r w:rsidRPr="00DF2D11">
        <w:rPr>
          <w:highlight w:val="yellow"/>
        </w:rPr>
        <w:t xml:space="preserve">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33885908" w:rsidR="001D1743" w:rsidRDefault="001D1743" w:rsidP="0070572A">
      <w:pPr>
        <w:spacing w:line="360" w:lineRule="auto"/>
        <w:jc w:val="both"/>
      </w:pPr>
      <w:r w:rsidRPr="00DF2D11">
        <w:rPr>
          <w:highlight w:val="yellow"/>
        </w:rPr>
        <w:t xml:space="preserve">However, species vary considerably in response </w:t>
      </w:r>
      <w:proofErr w:type="spellStart"/>
      <w:r w:rsidRPr="00DF2D11">
        <w:rPr>
          <w:highlight w:val="yellow"/>
        </w:rPr>
        <w:t>of</w:t>
      </w:r>
      <w:r w:rsidR="006D223E">
        <w:rPr>
          <w:highlight w:val="yellow"/>
        </w:rPr>
        <w:t>seed</w:t>
      </w:r>
      <w:r w:rsidRPr="00DF2D11">
        <w:rPr>
          <w:highlight w:val="yellow"/>
        </w:rPr>
        <w:t>germination</w:t>
      </w:r>
      <w:proofErr w:type="spellEnd"/>
      <w:r w:rsidRPr="00DF2D11">
        <w:rPr>
          <w:highlight w:val="yellow"/>
        </w:rPr>
        <w:t xml:space="preserve">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4B6E0859"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w:t>
      </w:r>
      <w:r w:rsidR="006D223E">
        <w:rPr>
          <w:highlight w:val="yellow"/>
        </w:rPr>
        <w:t xml:space="preserve"> </w:t>
      </w:r>
      <w:proofErr w:type="spellStart"/>
      <w:r w:rsidR="006D223E">
        <w:rPr>
          <w:highlight w:val="yellow"/>
        </w:rPr>
        <w:t>seeds</w:t>
      </w:r>
      <w:r w:rsidR="00944C3B" w:rsidRPr="004A6829">
        <w:rPr>
          <w:highlight w:val="yellow"/>
        </w:rPr>
        <w:t>in</w:t>
      </w:r>
      <w:proofErr w:type="spellEnd"/>
      <w:r w:rsidR="00944C3B" w:rsidRPr="004A6829">
        <w:rPr>
          <w:highlight w:val="yellow"/>
        </w:rPr>
        <w:t xml:space="preserve">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41E9A54E" w:rsidR="006E27D6" w:rsidRDefault="006E27D6" w:rsidP="0070572A">
      <w:pPr>
        <w:spacing w:line="360" w:lineRule="auto"/>
        <w:jc w:val="both"/>
      </w:pPr>
      <w:r w:rsidRPr="001568DF">
        <w:rPr>
          <w:highlight w:val="yellow"/>
        </w:rPr>
        <w:t xml:space="preserve">In alpine lichen heaths, communities </w:t>
      </w:r>
      <w:proofErr w:type="gramStart"/>
      <w:r w:rsidRPr="001568DF">
        <w:rPr>
          <w:highlight w:val="yellow"/>
        </w:rPr>
        <w:t>occurring at the snow-poor end of the gradient, we expected</w:t>
      </w:r>
      <w:r w:rsidR="006D223E">
        <w:rPr>
          <w:highlight w:val="yellow"/>
        </w:rPr>
        <w:t xml:space="preserve"> </w:t>
      </w:r>
      <w:proofErr w:type="spellStart"/>
      <w:r w:rsidR="006D223E">
        <w:rPr>
          <w:highlight w:val="yellow"/>
        </w:rPr>
        <w:t>seeds</w:t>
      </w:r>
      <w:r w:rsidRPr="001568DF">
        <w:rPr>
          <w:highlight w:val="yellow"/>
        </w:rPr>
        <w:t>to</w:t>
      </w:r>
      <w:proofErr w:type="spellEnd"/>
      <w:proofErr w:type="gramEnd"/>
      <w:r w:rsidRPr="001568DF">
        <w:rPr>
          <w:highlight w:val="yellow"/>
        </w:rPr>
        <w:t xml:space="preserve">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proofErr w:type="gramStart"/>
      <w:r w:rsidR="00DA159B" w:rsidRPr="008D271F">
        <w:rPr>
          <w:highlight w:val="yellow"/>
        </w:rPr>
        <w:t>bet-hedging</w:t>
      </w:r>
      <w:proofErr w:type="gramEnd"/>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 xml:space="preserve">Evans and </w:t>
      </w:r>
      <w:proofErr w:type="spellStart"/>
      <w:r w:rsidR="00323B58" w:rsidRPr="008D271F">
        <w:rPr>
          <w:highlight w:val="yellow"/>
        </w:rPr>
        <w:t>Dennehy</w:t>
      </w:r>
      <w:proofErr w:type="spellEnd"/>
      <w:r w:rsidR="00323B58" w:rsidRPr="008D271F">
        <w:rPr>
          <w:highlight w:val="yellow"/>
        </w:rPr>
        <w:t>,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A39604C"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w:t>
      </w:r>
      <w:proofErr w:type="spellStart"/>
      <w:r w:rsidR="009A65AA" w:rsidRPr="00294834">
        <w:rPr>
          <w:highlight w:val="yellow"/>
        </w:rPr>
        <w:t>in</w:t>
      </w:r>
      <w:r w:rsidR="006D223E">
        <w:rPr>
          <w:highlight w:val="yellow"/>
        </w:rPr>
        <w:t>seed</w:t>
      </w:r>
      <w:r w:rsidR="009A65AA" w:rsidRPr="00294834">
        <w:rPr>
          <w:highlight w:val="yellow"/>
        </w:rPr>
        <w:t>germination</w:t>
      </w:r>
      <w:proofErr w:type="spellEnd"/>
      <w:r w:rsidR="009A65AA" w:rsidRPr="00294834">
        <w:rPr>
          <w:highlight w:val="yellow"/>
        </w:rPr>
        <w:t xml:space="preserve">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0F9C7D0"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w:t>
      </w:r>
      <w:r w:rsidR="006D223E">
        <w:rPr>
          <w:highlight w:val="yellow"/>
        </w:rPr>
        <w:t xml:space="preserve"> </w:t>
      </w:r>
      <w:proofErr w:type="spellStart"/>
      <w:r w:rsidR="006D223E">
        <w:rPr>
          <w:highlight w:val="yellow"/>
        </w:rPr>
        <w:t>seeds</w:t>
      </w:r>
      <w:r w:rsidRPr="00294834">
        <w:rPr>
          <w:highlight w:val="yellow"/>
        </w:rPr>
        <w:t>in</w:t>
      </w:r>
      <w:proofErr w:type="spellEnd"/>
    </w:p>
    <w:p w14:paraId="100C9BD7" w14:textId="77777777" w:rsidR="00903433" w:rsidRPr="00294834" w:rsidRDefault="00903433" w:rsidP="0070572A">
      <w:pPr>
        <w:autoSpaceDE w:val="0"/>
        <w:autoSpaceDN w:val="0"/>
        <w:adjustRightInd w:val="0"/>
        <w:spacing w:after="0" w:line="360" w:lineRule="auto"/>
        <w:jc w:val="both"/>
        <w:rPr>
          <w:highlight w:val="yellow"/>
        </w:rPr>
      </w:pPr>
      <w:proofErr w:type="gramStart"/>
      <w:r w:rsidRPr="00294834">
        <w:rPr>
          <w:highlight w:val="yellow"/>
        </w:rPr>
        <w:t>an</w:t>
      </w:r>
      <w:proofErr w:type="gramEnd"/>
      <w:r w:rsidRPr="00294834">
        <w:rPr>
          <w:highlight w:val="yellow"/>
        </w:rPr>
        <w:t xml:space="preserve"> un-germinated state during dry periods can allow them to escape dehydration, although</w:t>
      </w:r>
    </w:p>
    <w:p w14:paraId="48C190C4" w14:textId="51919AA7" w:rsidR="00FC3DCF" w:rsidRDefault="00903433" w:rsidP="0070572A">
      <w:pPr>
        <w:autoSpaceDE w:val="0"/>
        <w:autoSpaceDN w:val="0"/>
        <w:adjustRightInd w:val="0"/>
        <w:spacing w:after="0" w:line="360" w:lineRule="auto"/>
        <w:jc w:val="both"/>
        <w:rPr>
          <w:highlight w:val="yellow"/>
        </w:rPr>
      </w:pPr>
      <w:proofErr w:type="gramStart"/>
      <w:r w:rsidRPr="00294834">
        <w:rPr>
          <w:highlight w:val="yellow"/>
        </w:rPr>
        <w:t>d</w:t>
      </w:r>
      <w:proofErr w:type="gramEnd"/>
      <w:r w:rsidRPr="00294834">
        <w:rPr>
          <w:highlight w:val="yellow"/>
        </w:rPr>
        <w:t xml:space="preserve">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39BD404" w:rsidR="00094E89" w:rsidRPr="00191A40" w:rsidRDefault="00411B5D" w:rsidP="0070572A">
      <w:pPr>
        <w:autoSpaceDE w:val="0"/>
        <w:autoSpaceDN w:val="0"/>
        <w:adjustRightInd w:val="0"/>
        <w:spacing w:after="0" w:line="360" w:lineRule="auto"/>
        <w:jc w:val="both"/>
        <w:rPr>
          <w:highlight w:val="yellow"/>
        </w:rPr>
      </w:pPr>
      <w:r w:rsidRPr="00191A40">
        <w:rPr>
          <w:highlight w:val="yellow"/>
        </w:rPr>
        <w:t xml:space="preserve">Requirements determined with PEG solutions might not be appropriate to describe </w:t>
      </w:r>
      <w:proofErr w:type="spellStart"/>
      <w:r w:rsidRPr="00191A40">
        <w:rPr>
          <w:highlight w:val="yellow"/>
        </w:rPr>
        <w:t>field</w:t>
      </w:r>
      <w:r w:rsidR="006D223E">
        <w:rPr>
          <w:highlight w:val="yellow"/>
        </w:rPr>
        <w:t>seed</w:t>
      </w:r>
      <w:r w:rsidRPr="00191A40">
        <w:rPr>
          <w:highlight w:val="yellow"/>
        </w:rPr>
        <w:t>germination</w:t>
      </w:r>
      <w:proofErr w:type="spellEnd"/>
      <w:r w:rsidRPr="00191A40">
        <w:rPr>
          <w:highlight w:val="yellow"/>
        </w:rPr>
        <w:t xml:space="preserve">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w:t>
      </w:r>
      <w:proofErr w:type="spellStart"/>
      <w:r w:rsidR="00ED355B" w:rsidRPr="00191A40">
        <w:rPr>
          <w:highlight w:val="yellow"/>
        </w:rPr>
        <w:t>the</w:t>
      </w:r>
      <w:r w:rsidR="006D223E">
        <w:rPr>
          <w:highlight w:val="yellow"/>
        </w:rPr>
        <w:t>seed</w:t>
      </w:r>
      <w:r w:rsidR="00ED355B" w:rsidRPr="00191A40">
        <w:rPr>
          <w:highlight w:val="yellow"/>
        </w:rPr>
        <w:t>to</w:t>
      </w:r>
      <w:proofErr w:type="spellEnd"/>
      <w:r w:rsidR="00ED355B" w:rsidRPr="00191A40">
        <w:rPr>
          <w:highlight w:val="yellow"/>
        </w:rPr>
        <w:t xml:space="preserve">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xml:space="preserve">) determined that water potential is important </w:t>
      </w:r>
      <w:proofErr w:type="spellStart"/>
      <w:r w:rsidR="00887968" w:rsidRPr="00191A40">
        <w:rPr>
          <w:highlight w:val="yellow"/>
        </w:rPr>
        <w:t>for</w:t>
      </w:r>
      <w:r w:rsidR="006D223E">
        <w:rPr>
          <w:highlight w:val="yellow"/>
        </w:rPr>
        <w:t>seed</w:t>
      </w:r>
      <w:r w:rsidR="00887968" w:rsidRPr="00191A40">
        <w:rPr>
          <w:highlight w:val="yellow"/>
        </w:rPr>
        <w:t>germination</w:t>
      </w:r>
      <w:proofErr w:type="spellEnd"/>
      <w:r w:rsidR="00887968" w:rsidRPr="00191A40">
        <w:rPr>
          <w:highlight w:val="yellow"/>
        </w:rPr>
        <w:t xml:space="preserve"> as long as soil moisture content is not limiting, but as soon as water content </w:t>
      </w:r>
      <w:r w:rsidR="00887968" w:rsidRPr="00191A40">
        <w:rPr>
          <w:highlight w:val="yellow"/>
        </w:rPr>
        <w:lastRenderedPageBreak/>
        <w:t xml:space="preserve">or water diffusivity decrease, soil physical properties influencing water supply to </w:t>
      </w:r>
      <w:proofErr w:type="spellStart"/>
      <w:r w:rsidR="00887968" w:rsidRPr="00191A40">
        <w:rPr>
          <w:highlight w:val="yellow"/>
        </w:rPr>
        <w:t>the</w:t>
      </w:r>
      <w:r w:rsidR="006D223E">
        <w:rPr>
          <w:highlight w:val="yellow"/>
        </w:rPr>
        <w:t>seed</w:t>
      </w:r>
      <w:r w:rsidR="00887968" w:rsidRPr="00191A40">
        <w:rPr>
          <w:highlight w:val="yellow"/>
        </w:rPr>
        <w:t>will</w:t>
      </w:r>
      <w:proofErr w:type="spellEnd"/>
      <w:r w:rsidR="00887968" w:rsidRPr="00191A40">
        <w:rPr>
          <w:highlight w:val="yellow"/>
        </w:rPr>
        <w:t xml:space="preserve"> play a more important role.</w:t>
      </w:r>
      <w:r w:rsidR="00CA5225" w:rsidRPr="00191A40">
        <w:rPr>
          <w:highlight w:val="yellow"/>
        </w:rPr>
        <w:t xml:space="preserve"> The use of PEG solutions is a practical way to determine relative differences in water use between species, genotypes, </w:t>
      </w:r>
      <w:proofErr w:type="spellStart"/>
      <w:r w:rsidR="00CA5225" w:rsidRPr="00191A40">
        <w:rPr>
          <w:highlight w:val="yellow"/>
        </w:rPr>
        <w:t>or</w:t>
      </w:r>
      <w:r w:rsidR="006D223E">
        <w:rPr>
          <w:highlight w:val="yellow"/>
        </w:rPr>
        <w:t>seed</w:t>
      </w:r>
      <w:r w:rsidR="00CA5225" w:rsidRPr="00191A40">
        <w:rPr>
          <w:highlight w:val="yellow"/>
        </w:rPr>
        <w:t>lots</w:t>
      </w:r>
      <w:proofErr w:type="spellEnd"/>
      <w:r w:rsidR="00CA5225" w:rsidRPr="00191A40">
        <w:rPr>
          <w:highlight w:val="yellow"/>
        </w:rPr>
        <w:t xml:space="preserve">, but it is not an adequate system to determine accurate germination responses to water availability, which </w:t>
      </w:r>
      <w:proofErr w:type="spellStart"/>
      <w:r w:rsidR="00CA5225" w:rsidRPr="00191A40">
        <w:rPr>
          <w:highlight w:val="yellow"/>
        </w:rPr>
        <w:t>ms</w:t>
      </w:r>
      <w:proofErr w:type="spellEnd"/>
      <w:r w:rsidR="00CA5225" w:rsidRPr="00191A40">
        <w:rPr>
          <w:highlight w:val="yellow"/>
        </w:rPr>
        <w:t xml:space="preserve">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6F037AB6" w:rsidR="00411B5D" w:rsidRPr="008F1CC6" w:rsidRDefault="00094E89" w:rsidP="0070572A">
      <w:pPr>
        <w:autoSpaceDE w:val="0"/>
        <w:autoSpaceDN w:val="0"/>
        <w:adjustRightInd w:val="0"/>
        <w:spacing w:after="0" w:line="360" w:lineRule="auto"/>
        <w:jc w:val="both"/>
      </w:pPr>
      <w:r w:rsidRPr="00191A40">
        <w:rPr>
          <w:highlight w:val="yellow"/>
        </w:rPr>
        <w:t xml:space="preserve">Soil hydraulic conductivity thresholds identified in the present study, represent a useful parameter to be included </w:t>
      </w:r>
      <w:proofErr w:type="spellStart"/>
      <w:r w:rsidRPr="00191A40">
        <w:rPr>
          <w:highlight w:val="yellow"/>
        </w:rPr>
        <w:t>in</w:t>
      </w:r>
      <w:r w:rsidR="006D223E">
        <w:rPr>
          <w:highlight w:val="yellow"/>
        </w:rPr>
        <w:t>seed</w:t>
      </w:r>
      <w:r w:rsidRPr="00191A40">
        <w:rPr>
          <w:highlight w:val="yellow"/>
        </w:rPr>
        <w:t>germination</w:t>
      </w:r>
      <w:proofErr w:type="spellEnd"/>
      <w:r w:rsidRPr="00191A40">
        <w:rPr>
          <w:highlight w:val="yellow"/>
        </w:rPr>
        <w:t xml:space="preserve"> and </w:t>
      </w:r>
      <w:proofErr w:type="spellStart"/>
      <w:r w:rsidRPr="00191A40">
        <w:rPr>
          <w:highlight w:val="yellow"/>
        </w:rPr>
        <w:t>dling</w:t>
      </w:r>
      <w:proofErr w:type="spellEnd"/>
      <w:r w:rsidRPr="00191A40">
        <w:rPr>
          <w:highlight w:val="yellow"/>
        </w:rPr>
        <w:t xml:space="preserve">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32A6823A" w:rsidR="00B17693" w:rsidRDefault="00B17693" w:rsidP="0070572A">
      <w:pPr>
        <w:spacing w:line="360" w:lineRule="auto"/>
        <w:jc w:val="both"/>
      </w:pPr>
      <w:r w:rsidRPr="00B94696">
        <w:rPr>
          <w:highlight w:val="yellow"/>
        </w:rPr>
        <w:t xml:space="preserve">Variation </w:t>
      </w:r>
      <w:proofErr w:type="spellStart"/>
      <w:r w:rsidRPr="00B94696">
        <w:rPr>
          <w:highlight w:val="yellow"/>
        </w:rPr>
        <w:t>in</w:t>
      </w:r>
      <w:r w:rsidR="006D223E">
        <w:rPr>
          <w:highlight w:val="yellow"/>
        </w:rPr>
        <w:t>seed</w:t>
      </w:r>
      <w:r w:rsidRPr="00B94696">
        <w:rPr>
          <w:highlight w:val="yellow"/>
        </w:rPr>
        <w:t>germination</w:t>
      </w:r>
      <w:proofErr w:type="spellEnd"/>
      <w:r w:rsidRPr="00B94696">
        <w:rPr>
          <w:highlight w:val="yellow"/>
        </w:rPr>
        <w:t xml:space="preserve">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2094A8B0" w14:textId="524991F1" w:rsidR="00B17693" w:rsidRPr="00FB2380" w:rsidRDefault="001F2FAE" w:rsidP="0070572A">
      <w:pPr>
        <w:spacing w:line="360" w:lineRule="auto"/>
        <w:jc w:val="both"/>
        <w:rPr>
          <w:rFonts w:ascii="Lato-Regular" w:hAnsi="Lato-Regular" w:cs="Lato-Regular"/>
          <w:color w:val="000000"/>
          <w:kern w:val="0"/>
          <w:sz w:val="16"/>
          <w:szCs w:val="16"/>
          <w:highlight w:val="yellow"/>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w:t>
      </w:r>
      <w:proofErr w:type="gramEnd"/>
      <w:r w:rsidRPr="004D33FB">
        <w:rPr>
          <w:highlight w:val="yellow"/>
        </w:rPr>
        <w:t xml:space="preserve"> of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 xml:space="preserve">variable </w:t>
      </w:r>
      <w:proofErr w:type="spellStart"/>
      <w:r w:rsidRPr="004D33FB">
        <w:rPr>
          <w:highlight w:val="yellow"/>
        </w:rPr>
        <w:t>dling</w:t>
      </w:r>
      <w:proofErr w:type="spellEnd"/>
      <w:r w:rsidRPr="004D33FB">
        <w:rPr>
          <w:highlight w:val="yellow"/>
        </w:rPr>
        <w:t xml:space="preserve"> mortality rates (</w:t>
      </w:r>
      <w:proofErr w:type="spellStart"/>
      <w:r w:rsidRPr="004D33FB">
        <w:rPr>
          <w:highlight w:val="yellow"/>
        </w:rPr>
        <w:t>Graae</w:t>
      </w:r>
      <w:proofErr w:type="spellEnd"/>
      <w:r w:rsidRPr="004D33FB">
        <w:rPr>
          <w:highlight w:val="yellow"/>
        </w:rPr>
        <w:t xml:space="preserve"> et al., 2018; Scherrer &amp;</w:t>
      </w:r>
      <w:r w:rsidR="004D33FB" w:rsidRPr="004D33FB">
        <w:rPr>
          <w:highlight w:val="yellow"/>
        </w:rPr>
        <w:t xml:space="preserve"> </w:t>
      </w:r>
      <w:r w:rsidRPr="004D33FB">
        <w:rPr>
          <w:highlight w:val="yellow"/>
        </w:rPr>
        <w:t xml:space="preserve">Körner, 2011), which further suggests selection for locally </w:t>
      </w:r>
      <w:proofErr w:type="spellStart"/>
      <w:r w:rsidRPr="004D33FB">
        <w:rPr>
          <w:highlight w:val="yellow"/>
        </w:rPr>
        <w:t>adapted</w:t>
      </w:r>
      <w:r w:rsidR="006D223E">
        <w:rPr>
          <w:highlight w:val="yellow"/>
        </w:rPr>
        <w:t>seed</w:t>
      </w:r>
      <w:r w:rsidRPr="004D33FB">
        <w:rPr>
          <w:highlight w:val="yellow"/>
        </w:rPr>
        <w:t>regeneration</w:t>
      </w:r>
      <w:proofErr w:type="spellEnd"/>
      <w:r w:rsidRPr="004D33FB">
        <w:rPr>
          <w:highlight w:val="yellow"/>
        </w:rPr>
        <w:t xml:space="preserve">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A3FDA34" w14:textId="7347938A" w:rsidR="00007527" w:rsidRPr="0031128E" w:rsidRDefault="00007527" w:rsidP="0070572A">
      <w:pPr>
        <w:spacing w:line="360" w:lineRule="auto"/>
        <w:jc w:val="both"/>
      </w:pPr>
    </w:p>
    <w:p w14:paraId="6F52D3AC" w14:textId="701B2CFE" w:rsidR="006F1D36" w:rsidRDefault="006D223E" w:rsidP="0070572A">
      <w:pPr>
        <w:spacing w:line="360" w:lineRule="auto"/>
        <w:jc w:val="both"/>
      </w:pPr>
      <w:r>
        <w:t>See</w:t>
      </w:r>
      <w:r w:rsidR="003807AB">
        <w:t xml:space="preserve">d collection of </w:t>
      </w:r>
      <w:proofErr w:type="gramStart"/>
      <w:r w:rsidR="003807AB">
        <w:t>1</w:t>
      </w:r>
      <w:proofErr w:type="gramEnd"/>
      <w:r w:rsidR="003807AB">
        <w:t xml:space="preserve"> specialist/strict alpine </w:t>
      </w:r>
      <w:r w:rsidR="006F1D36">
        <w:t xml:space="preserve">species, </w:t>
      </w:r>
      <w:r w:rsidR="006F1D36" w:rsidRPr="006F1D36">
        <w:rPr>
          <w:i/>
          <w:iCs/>
        </w:rPr>
        <w:t>D</w:t>
      </w:r>
      <w:r w:rsidR="0031128E">
        <w:rPr>
          <w:i/>
          <w:iCs/>
        </w:rPr>
        <w:t>.</w:t>
      </w:r>
      <w:r w:rsidR="006F1D36" w:rsidRPr="006F1D36">
        <w:rPr>
          <w:i/>
          <w:iCs/>
        </w:rPr>
        <w:t xml:space="preserve"> langeanus</w:t>
      </w:r>
      <w:r w:rsidR="006F1D36">
        <w:t xml:space="preserve">, </w:t>
      </w:r>
      <w:r w:rsidR="003807AB">
        <w:t xml:space="preserve">from </w:t>
      </w:r>
      <w:r w:rsidR="006F1D36">
        <w:t>Mediterranean</w:t>
      </w:r>
      <w:r w:rsidR="003807AB">
        <w:t xml:space="preserve"> </w:t>
      </w:r>
      <w:r w:rsidR="006F1D36">
        <w:t xml:space="preserve">high mountain grasslands. </w:t>
      </w:r>
      <w:proofErr w:type="spellStart"/>
      <w:proofErr w:type="gramStart"/>
      <w:r>
        <w:t>seed</w:t>
      </w:r>
      <w:r w:rsidR="006F1D36">
        <w:t>collection</w:t>
      </w:r>
      <w:proofErr w:type="spellEnd"/>
      <w:proofErr w:type="gramEnd"/>
      <w:r w:rsidR="006F1D36">
        <w:t xml:space="preserve">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plots</w:t>
      </w:r>
      <w:r w:rsidR="006F1D36">
        <w:t xml:space="preserve">. Collections sites where </w:t>
      </w:r>
      <w:r w:rsidR="003F4FCB">
        <w:t xml:space="preserve">we </w:t>
      </w:r>
      <w:r w:rsidR="006F1D36">
        <w:t xml:space="preserve">previously </w:t>
      </w:r>
      <w:r w:rsidR="003F4FCB">
        <w:t xml:space="preserve">buried </w:t>
      </w:r>
      <w:proofErr w:type="spellStart"/>
      <w:r w:rsidR="006F1D36">
        <w:t>iButtons</w:t>
      </w:r>
      <w:proofErr w:type="spellEnd"/>
      <w:r w:rsidR="006F1D36">
        <w:t xml:space="preserve"> for 11 months (from </w:t>
      </w:r>
      <w:r w:rsidR="006F1D36" w:rsidRPr="00677A92">
        <w:rPr>
          <w:highlight w:val="yellow"/>
        </w:rPr>
        <w:t>12/7/2021 to 29/05/2022</w:t>
      </w:r>
      <w:r w:rsidR="006F1D36">
        <w:t xml:space="preserve">) and we have temperatures registered every 4 hours. Additionally, we have hourly temperature and water potential data from </w:t>
      </w:r>
      <w:r w:rsidR="00A8767B">
        <w:t>7</w:t>
      </w:r>
      <w:r w:rsidR="006F1D36">
        <w:t xml:space="preserve"> plots (A00, B00, B07, </w:t>
      </w:r>
      <w:commentRangeStart w:id="39"/>
      <w:r w:rsidR="006F1D36" w:rsidRPr="003F4FCB">
        <w:rPr>
          <w:highlight w:val="yellow"/>
        </w:rPr>
        <w:t>C00</w:t>
      </w:r>
      <w:commentRangeEnd w:id="39"/>
      <w:r w:rsidR="003F4FCB">
        <w:rPr>
          <w:rStyle w:val="Refdecomentario"/>
        </w:rPr>
        <w:commentReference w:id="39"/>
      </w:r>
      <w:r w:rsidR="006F1D36" w:rsidRPr="003F4FCB">
        <w:rPr>
          <w:highlight w:val="yellow"/>
        </w:rPr>
        <w:t>,</w:t>
      </w:r>
      <w:r w:rsidR="006F1D36">
        <w:t xml:space="preserve"> </w:t>
      </w:r>
      <w:r w:rsidR="00A8767B">
        <w:t xml:space="preserve">C18, </w:t>
      </w:r>
      <w:r w:rsidR="006F1D36">
        <w:t xml:space="preserve">D00, D12). </w:t>
      </w:r>
    </w:p>
    <w:p w14:paraId="6489ACE9" w14:textId="61C80C37" w:rsidR="006F1D36" w:rsidRDefault="006F1D36" w:rsidP="0070572A">
      <w:pPr>
        <w:spacing w:line="360" w:lineRule="auto"/>
        <w:jc w:val="both"/>
      </w:pPr>
      <w:r>
        <w:t>Fresh</w:t>
      </w:r>
      <w:r w:rsidR="006D223E">
        <w:t xml:space="preserve"> </w:t>
      </w:r>
      <w:proofErr w:type="spellStart"/>
      <w:r w:rsidR="006D223E">
        <w:t>seeds</w:t>
      </w:r>
      <w:r>
        <w:t>germination</w:t>
      </w:r>
      <w:proofErr w:type="spellEnd"/>
      <w:r>
        <w:t xml:space="preserve"> trial: (A00, B00, B03, B07, B17, B19, C00, C06, C19, D00, D19, D12).</w:t>
      </w:r>
      <w:r w:rsidR="006D223E">
        <w:t xml:space="preserve"> </w:t>
      </w:r>
      <w:proofErr w:type="spellStart"/>
      <w:proofErr w:type="gramStart"/>
      <w:r w:rsidR="006D223E">
        <w:t>seeds</w:t>
      </w:r>
      <w:r>
        <w:t>from</w:t>
      </w:r>
      <w:proofErr w:type="spellEnd"/>
      <w:proofErr w:type="gramEnd"/>
      <w:r>
        <w:t xml:space="preserve">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w:t>
      </w:r>
      <w:proofErr w:type="gramStart"/>
      <w:r>
        <w:t>4</w:t>
      </w:r>
      <w:proofErr w:type="gramEnd"/>
      <w:r>
        <w:t xml:space="preserve"> Petri dish 90mm diameter with 25</w:t>
      </w:r>
      <w:r w:rsidR="006D223E">
        <w:t xml:space="preserve"> </w:t>
      </w:r>
      <w:proofErr w:type="spellStart"/>
      <w:r w:rsidR="006D223E">
        <w:t>seeds</w:t>
      </w:r>
      <w:r>
        <w:t>for</w:t>
      </w:r>
      <w:proofErr w:type="spellEnd"/>
      <w:r>
        <w:t xml:space="preserve"> each WP treatment</w:t>
      </w:r>
      <w:r w:rsidR="00787B94">
        <w:t xml:space="preserve"> (100</w:t>
      </w:r>
      <w:r w:rsidR="006D223E">
        <w:t xml:space="preserve"> </w:t>
      </w:r>
      <w:proofErr w:type="spellStart"/>
      <w:r w:rsidR="006D223E">
        <w:t>seeds</w:t>
      </w:r>
      <w:r w:rsidR="00787B94">
        <w:t>x</w:t>
      </w:r>
      <w:proofErr w:type="spellEnd"/>
      <w:r w:rsidR="00787B94">
        <w:t xml:space="preserve"> treatment).</w:t>
      </w:r>
      <w:r w:rsidR="006D223E">
        <w:t xml:space="preserve"> </w:t>
      </w:r>
      <w:proofErr w:type="spellStart"/>
      <w:proofErr w:type="gramStart"/>
      <w:r w:rsidR="006D223E">
        <w:t>seeds</w:t>
      </w:r>
      <w:r w:rsidR="00787B94">
        <w:t>sowed</w:t>
      </w:r>
      <w:proofErr w:type="spellEnd"/>
      <w:proofErr w:type="gramEnd"/>
      <w:r w:rsidR="00787B94">
        <w:t xml:space="preserve"> in two layers of germination paper. Added 5ml of PEG solutions and sealed Petri dishes with parafilm to avoid evaporation of the solution. </w:t>
      </w:r>
    </w:p>
    <w:p w14:paraId="636D6E5D" w14:textId="52C331A2" w:rsidR="00787B94" w:rsidRDefault="006F1D36" w:rsidP="0070572A">
      <w:pPr>
        <w:spacing w:line="360" w:lineRule="auto"/>
        <w:jc w:val="both"/>
      </w:pPr>
      <w:r>
        <w:t>Afte</w:t>
      </w:r>
      <w:r w:rsidR="00787B94">
        <w:t>r-</w:t>
      </w:r>
      <w:r>
        <w:t>ripening germination trial:</w:t>
      </w:r>
      <w:r w:rsidR="00787B94">
        <w:t xml:space="preserve"> (A00, </w:t>
      </w:r>
      <w:commentRangeStart w:id="40"/>
      <w:r w:rsidR="00787B94" w:rsidRPr="00D13301">
        <w:rPr>
          <w:highlight w:val="yellow"/>
        </w:rPr>
        <w:t>A02, A11</w:t>
      </w:r>
      <w:commentRangeEnd w:id="40"/>
      <w:r w:rsidR="001631D3">
        <w:rPr>
          <w:rStyle w:val="Refdecomentario"/>
        </w:rPr>
        <w:commentReference w:id="40"/>
      </w:r>
      <w:r w:rsidR="00787B94">
        <w:t>, B03, B19, C00, C1</w:t>
      </w:r>
      <w:r w:rsidR="00A8767B">
        <w:t>8</w:t>
      </w:r>
      <w:r w:rsidR="00787B94">
        <w:t xml:space="preserve">, C19, C20, D00, D11, D19)            </w:t>
      </w:r>
      <w:r w:rsidR="006D223E">
        <w:t xml:space="preserve"> </w:t>
      </w:r>
      <w:proofErr w:type="spellStart"/>
      <w:r w:rsidR="006D223E">
        <w:t>seeds</w:t>
      </w:r>
      <w:r w:rsidR="00787B94">
        <w:t>from</w:t>
      </w:r>
      <w:proofErr w:type="spellEnd"/>
      <w:r w:rsidR="00787B94">
        <w:t xml:space="preserve"> 12 subpopulations were subjected to </w:t>
      </w:r>
      <w:proofErr w:type="gramStart"/>
      <w:r w:rsidR="00787B94">
        <w:t>7</w:t>
      </w:r>
      <w:proofErr w:type="gramEnd"/>
      <w:r w:rsidR="00787B94">
        <w:t xml:space="preserve"> water stress treatments (h</w:t>
      </w:r>
      <w:r w:rsidR="00787B94" w:rsidRPr="006F1D36">
        <w:rPr>
          <w:vertAlign w:val="subscript"/>
        </w:rPr>
        <w:t>2</w:t>
      </w:r>
      <w:r w:rsidR="00787B94">
        <w:t xml:space="preserve">O, -0.2, -0.4, -0.6, </w:t>
      </w:r>
      <w:r w:rsidR="00787B94">
        <w:lastRenderedPageBreak/>
        <w:t xml:space="preserve">-0.8, -1, -1.2 MPa, following standard </w:t>
      </w:r>
      <w:r w:rsidR="0068503C">
        <w:t>typical</w:t>
      </w:r>
      <w:r w:rsidR="00787B94">
        <w:t xml:space="preserve"> with PEG 6000).</w:t>
      </w:r>
      <w:r w:rsidR="00787B94" w:rsidRPr="00787B94">
        <w:t xml:space="preserve"> </w:t>
      </w:r>
      <w:proofErr w:type="gramStart"/>
      <w:r w:rsidR="00787B94">
        <w:t>4</w:t>
      </w:r>
      <w:proofErr w:type="gramEnd"/>
      <w:r w:rsidR="00787B94">
        <w:t xml:space="preserve"> Petri dish 90mm diameter with 25</w:t>
      </w:r>
      <w:r w:rsidR="006D223E">
        <w:t xml:space="preserve"> </w:t>
      </w:r>
      <w:proofErr w:type="spellStart"/>
      <w:r w:rsidR="006D223E">
        <w:t>seeds</w:t>
      </w:r>
      <w:r w:rsidR="00787B94">
        <w:t>for</w:t>
      </w:r>
      <w:proofErr w:type="spellEnd"/>
      <w:r w:rsidR="00787B94">
        <w:t xml:space="preserve"> each WP treatment (100</w:t>
      </w:r>
      <w:r w:rsidR="006D223E">
        <w:t xml:space="preserve"> </w:t>
      </w:r>
      <w:proofErr w:type="spellStart"/>
      <w:r w:rsidR="006D223E">
        <w:t>seeds</w:t>
      </w:r>
      <w:r w:rsidR="00787B94">
        <w:t>x</w:t>
      </w:r>
      <w:proofErr w:type="spellEnd"/>
      <w:r w:rsidR="00787B94">
        <w:t xml:space="preserve"> treatment, number were adapted in subpopulations with lower ds).</w:t>
      </w:r>
      <w:r w:rsidR="006D223E">
        <w:t xml:space="preserve"> </w:t>
      </w:r>
      <w:proofErr w:type="spellStart"/>
      <w:proofErr w:type="gramStart"/>
      <w:r w:rsidR="006D223E">
        <w:t>seeds</w:t>
      </w:r>
      <w:r w:rsidR="00787B94">
        <w:t>sowed</w:t>
      </w:r>
      <w:proofErr w:type="spellEnd"/>
      <w:proofErr w:type="gramEnd"/>
      <w:r w:rsidR="00787B94">
        <w:t xml:space="preserve"> in two layers of germination paper. Added 5ml of PEG solutions and sealed Petri dishes with parafilm to avoid evaporation of the solution. </w:t>
      </w:r>
    </w:p>
    <w:p w14:paraId="54F31F54" w14:textId="77777777" w:rsidR="00385A25" w:rsidRPr="00385A25" w:rsidRDefault="00A8767B" w:rsidP="0070572A">
      <w:pPr>
        <w:spacing w:line="360" w:lineRule="auto"/>
        <w:jc w:val="both"/>
        <w:rPr>
          <w:lang w:val="en-US"/>
        </w:rPr>
      </w:pPr>
      <w:r>
        <w:t>6 populations were subjected to both fresh and after-ripening sowing (A00, B03, C00, C19, D00, D19)</w:t>
      </w:r>
      <w:r w:rsidR="00385A25" w:rsidRPr="00385A25">
        <w:rPr>
          <w:lang w:val="en-US"/>
        </w:rPr>
        <w:t xml:space="preserve"> </w:t>
      </w:r>
    </w:p>
    <w:p w14:paraId="661C6848" w14:textId="20075922" w:rsidR="00B500F2" w:rsidRDefault="00385A25" w:rsidP="0070572A">
      <w:pPr>
        <w:spacing w:line="360" w:lineRule="auto"/>
        <w:jc w:val="both"/>
      </w:pPr>
      <w:r w:rsidRPr="00007527">
        <w:rPr>
          <w:lang w:val="es-ES"/>
        </w:rPr>
        <w:t>Queríamos ser muy</w:t>
      </w:r>
      <w:r>
        <w:rPr>
          <w:lang w:val="es-ES"/>
        </w:rPr>
        <w:t xml:space="preserve"> finos y ver si la respuesta a estrés hídrico variaba de acuerdo a la subpoblación/</w:t>
      </w:r>
      <w:proofErr w:type="spellStart"/>
      <w:r>
        <w:rPr>
          <w:lang w:val="es-ES"/>
        </w:rPr>
        <w:t>plots</w:t>
      </w:r>
      <w:proofErr w:type="spellEnd"/>
      <w:r>
        <w:rPr>
          <w:lang w:val="es-ES"/>
        </w:rPr>
        <w:t xml:space="preserve">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w:t>
      </w:r>
      <w:proofErr w:type="spellStart"/>
      <w:r>
        <w:rPr>
          <w:lang w:val="es-ES"/>
        </w:rPr>
        <w:t>after</w:t>
      </w:r>
      <w:proofErr w:type="spellEnd"/>
      <w:r>
        <w:rPr>
          <w:lang w:val="es-ES"/>
        </w:rPr>
        <w:t xml:space="preserve"> </w:t>
      </w:r>
      <w:proofErr w:type="spellStart"/>
      <w:r>
        <w:rPr>
          <w:lang w:val="es-ES"/>
        </w:rPr>
        <w:t>ripening</w:t>
      </w:r>
      <w:proofErr w:type="spellEnd"/>
      <w:r>
        <w:rPr>
          <w:lang w:val="es-ES"/>
        </w:rPr>
        <w:t xml:space="preserve"> y para hacer lo modelos de </w:t>
      </w:r>
      <w:proofErr w:type="spellStart"/>
      <w:r>
        <w:rPr>
          <w:lang w:val="es-ES"/>
        </w:rPr>
        <w:t>hydrotime</w:t>
      </w:r>
      <w:proofErr w:type="spellEnd"/>
      <w:r>
        <w:rPr>
          <w:lang w:val="es-ES"/>
        </w:rPr>
        <w:t xml:space="preserve"> necesitamos semillas que no tengan dormición, por ese motivo probamos 1 semana después de </w:t>
      </w:r>
      <w:proofErr w:type="spellStart"/>
      <w:r>
        <w:rPr>
          <w:lang w:val="es-ES"/>
        </w:rPr>
        <w:t>recorgelas</w:t>
      </w:r>
      <w:proofErr w:type="spellEnd"/>
      <w:r>
        <w:rPr>
          <w:lang w:val="es-ES"/>
        </w:rPr>
        <w:t xml:space="preserve"> y a los 45 días. Se genera una segunda pregunta que hay que responder primero. </w:t>
      </w:r>
      <w:r w:rsidRPr="0031128E">
        <w:t xml:space="preserve">(1) </w:t>
      </w:r>
      <w:proofErr w:type="spellStart"/>
      <w:r w:rsidRPr="0031128E">
        <w:t>Existe</w:t>
      </w:r>
      <w:proofErr w:type="spellEnd"/>
      <w:r w:rsidRPr="0031128E">
        <w:t xml:space="preserve"> After ripening?</w:t>
      </w:r>
    </w:p>
    <w:p w14:paraId="2DE84BDD" w14:textId="223967CC" w:rsidR="0031128E" w:rsidRPr="0037766A" w:rsidRDefault="00FB2380" w:rsidP="0031128E">
      <w:pPr>
        <w:spacing w:line="360" w:lineRule="auto"/>
        <w:jc w:val="both"/>
        <w:rPr>
          <w:color w:val="FF0000"/>
        </w:rPr>
      </w:pPr>
      <w:r w:rsidRPr="0037766A">
        <w:rPr>
          <w:color w:val="FF0000"/>
        </w:rPr>
        <w:t>Last paragraph introduction</w:t>
      </w:r>
    </w:p>
    <w:p w14:paraId="594D1F50" w14:textId="3F684EDB" w:rsidR="0031128E" w:rsidRDefault="00FB2380" w:rsidP="0031128E">
      <w:pPr>
        <w:spacing w:line="360" w:lineRule="auto"/>
        <w:jc w:val="both"/>
      </w:pPr>
      <w:r>
        <w:t>Here we aim to s</w:t>
      </w:r>
      <w:r w:rsidR="0031128E">
        <w:t>tudy intraspecific germination adaptation to water stress in high Mediterranean mountains dry grasslands.</w:t>
      </w:r>
      <w:r w:rsidR="006D03D4">
        <w:t xml:space="preserve"> We focus in to understudied topics</w:t>
      </w:r>
      <w:r w:rsidR="00120EA5">
        <w:t xml:space="preserve"> (1) g</w:t>
      </w:r>
      <w:r w:rsidR="0031128E">
        <w:t xml:space="preserve">ermination in water-limited High Mediterranean Mountains environments </w:t>
      </w:r>
      <w:r w:rsidR="00120EA5">
        <w:t xml:space="preserve">and (2)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w:t>
      </w:r>
      <w:r w:rsidR="006D223E">
        <w:t xml:space="preserve"> </w:t>
      </w:r>
      <w:proofErr w:type="spellStart"/>
      <w:r w:rsidR="006D223E">
        <w:t>seeds</w:t>
      </w:r>
      <w:r w:rsidR="0031128E">
        <w:t>from</w:t>
      </w:r>
      <w:proofErr w:type="spellEnd"/>
      <w:r w:rsidR="0031128E">
        <w:t xml:space="preserve"> warmer</w:t>
      </w:r>
      <w:r w:rsidR="00A260B7">
        <w:t xml:space="preserve"> (i.e., drier)</w:t>
      </w:r>
      <w:r w:rsidR="0031128E">
        <w:t xml:space="preserve"> </w:t>
      </w:r>
      <w:r w:rsidR="00965AA2">
        <w:t>plots</w:t>
      </w:r>
      <w:r w:rsidR="0031128E">
        <w:t xml:space="preserve"> germinate better under higher water stress levels?</w:t>
      </w:r>
      <w:r w:rsidR="00385A25">
        <w:t xml:space="preserve"> Thus, is there i</w:t>
      </w:r>
      <w:r w:rsidR="0031128E">
        <w:t xml:space="preserve">ntraspecific </w:t>
      </w:r>
      <w:r w:rsidR="00385A25">
        <w:t xml:space="preserve">local </w:t>
      </w:r>
      <w:r w:rsidR="0031128E">
        <w:t xml:space="preserve">adaptation to </w:t>
      </w:r>
      <w:r w:rsidR="00385A25">
        <w:t xml:space="preserve">the </w:t>
      </w:r>
      <w:commentRangeStart w:id="41"/>
      <w:r w:rsidR="0031128E">
        <w:t>realized niche from adult plants</w:t>
      </w:r>
      <w:commentRangeEnd w:id="41"/>
      <w:r w:rsidR="00385A25">
        <w:rPr>
          <w:rStyle w:val="Refdecomentario"/>
        </w:rPr>
        <w:commentReference w:id="41"/>
      </w:r>
      <w:r w:rsidR="00385A25">
        <w:t>?</w:t>
      </w:r>
      <w:r w:rsidR="0031128E">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ds, however</w:t>
      </w:r>
      <w:r w:rsidR="007E08D2">
        <w:t>,</w:t>
      </w:r>
      <w:r w:rsidR="005C6170">
        <w:t xml:space="preserve"> some </w:t>
      </w:r>
      <w:proofErr w:type="spellStart"/>
      <w:r w:rsidR="005C6170">
        <w:t>oromediterraneous</w:t>
      </w:r>
      <w:proofErr w:type="spellEnd"/>
      <w:r w:rsidR="005C6170">
        <w:t xml:space="preserve"> species </w:t>
      </w:r>
      <w:proofErr w:type="gramStart"/>
      <w:r w:rsidR="005C6170">
        <w:t>are known</w:t>
      </w:r>
      <w:proofErr w:type="gramEnd"/>
      <w:r w:rsidR="005C6170">
        <w:t xml:space="preserve"> to have some level of </w:t>
      </w:r>
      <w:r w:rsidR="007E08D2">
        <w:t xml:space="preserve">dormancy alleviated by </w:t>
      </w:r>
      <w:r w:rsidR="005C6170">
        <w:t>after-ripening</w:t>
      </w:r>
      <w:r w:rsidR="007E08D2">
        <w:t xml:space="preserve">. </w:t>
      </w:r>
      <w:r w:rsidR="005C6170">
        <w:t xml:space="preserve"> </w:t>
      </w:r>
      <w:r w:rsidR="00037D72">
        <w:t xml:space="preserve">No previous studies (to our knowledge) </w:t>
      </w:r>
      <w:r w:rsidR="005E14BF">
        <w:t>addressed this question</w:t>
      </w:r>
      <w:r w:rsidR="00F2482B">
        <w:t xml:space="preserve"> </w:t>
      </w:r>
      <w:r w:rsidR="007E08D2">
        <w:t xml:space="preserve">in Dianthus langeanus, thus </w:t>
      </w:r>
      <w:r w:rsidR="00651508">
        <w:t xml:space="preserve">a second questions arises that needs to be answered first </w:t>
      </w:r>
      <w:r w:rsidR="007E08D2">
        <w:t xml:space="preserve">(2) </w:t>
      </w:r>
      <w:r w:rsidR="00651508">
        <w:t xml:space="preserve">do </w:t>
      </w:r>
      <w:r w:rsidR="009915AF">
        <w:t xml:space="preserve">the </w:t>
      </w:r>
      <w:r w:rsidR="00651508">
        <w:t xml:space="preserve">ds' </w:t>
      </w:r>
      <w:r w:rsidR="0031128E">
        <w:t>ripening stage (fresh vs. after</w:t>
      </w:r>
      <w:r w:rsidR="009915AF">
        <w:t xml:space="preserve"> ripened ds</w:t>
      </w:r>
      <w:r w:rsidR="0031128E">
        <w:t xml:space="preserve">) </w:t>
      </w:r>
      <w:r w:rsidR="00651508">
        <w:t>modify</w:t>
      </w:r>
      <w:r w:rsidR="0031128E">
        <w:t xml:space="preserve"> their response to </w:t>
      </w:r>
      <w:commentRangeStart w:id="42"/>
      <w:r w:rsidR="0031128E">
        <w:t>water stress</w:t>
      </w:r>
      <w:commentRangeEnd w:id="42"/>
      <w:r w:rsidR="00DE0318">
        <w:rPr>
          <w:rStyle w:val="Refdecomentario"/>
        </w:rPr>
        <w:commentReference w:id="42"/>
      </w:r>
      <w:proofErr w:type="gramStart"/>
      <w:r w:rsidR="00651508">
        <w:t>?</w:t>
      </w:r>
      <w:r w:rsidR="00113F6B">
        <w:t>.</w:t>
      </w:r>
      <w:proofErr w:type="gramEnd"/>
      <w:r w:rsidR="0031128E">
        <w:t xml:space="preserve"> </w:t>
      </w:r>
      <w:r w:rsidR="006D0DD5">
        <w:t xml:space="preserve">We hypothesize that </w:t>
      </w:r>
      <w:r w:rsidR="00592987">
        <w:t>we will not find germination differences between ripening stages (results:</w:t>
      </w:r>
      <w:r w:rsidR="00592987" w:rsidRPr="00592987">
        <w:t xml:space="preserve"> </w:t>
      </w:r>
      <w:r w:rsidR="00592987">
        <w:t>fresh</w:t>
      </w:r>
      <w:r w:rsidR="006D223E">
        <w:t xml:space="preserve"> </w:t>
      </w:r>
      <w:proofErr w:type="spellStart"/>
      <w:r w:rsidR="006D223E">
        <w:t>seeds</w:t>
      </w:r>
      <w:r w:rsidR="00592987">
        <w:t>have</w:t>
      </w:r>
      <w:proofErr w:type="spellEnd"/>
      <w:r w:rsidR="00592987">
        <w:t xml:space="preserve"> higher variability of germination responses and germinate worse) and that</w:t>
      </w:r>
      <w:r w:rsidR="006D223E">
        <w:t xml:space="preserve"> </w:t>
      </w:r>
      <w:proofErr w:type="spellStart"/>
      <w:r w:rsidR="006D223E">
        <w:t>seeds</w:t>
      </w:r>
      <w:r w:rsidR="00592987" w:rsidRPr="00E86B57">
        <w:t>from</w:t>
      </w:r>
      <w:proofErr w:type="spellEnd"/>
      <w:r w:rsidR="00592987" w:rsidRPr="00E86B57">
        <w:t xml:space="preserve"> warmer/drier </w:t>
      </w:r>
      <w:r w:rsidR="00592987">
        <w:t>plots</w:t>
      </w:r>
      <w:r w:rsidR="00592987" w:rsidRPr="00E86B57">
        <w:t xml:space="preserve"> will germinate better and faster at higher leve</w:t>
      </w:r>
      <w:r w:rsidR="00592987">
        <w:t>ls of water stress (results YES).</w:t>
      </w:r>
      <w:r w:rsidR="00BC7FD9">
        <w:t xml:space="preserve"> To test </w:t>
      </w:r>
      <w:r w:rsidR="00033FB8">
        <w:t>our</w:t>
      </w:r>
      <w:r w:rsidR="00BC7FD9">
        <w:t xml:space="preserve"> hypothesis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here </w:t>
      </w:r>
      <w:r w:rsidR="00D6499F">
        <w:t xml:space="preserve">precipitation is predicted to become more unpredictable and concentrate in </w:t>
      </w:r>
      <w:r w:rsidR="00033FB8">
        <w:t>intense episodes.</w:t>
      </w:r>
    </w:p>
    <w:p w14:paraId="60BB3042" w14:textId="60BFCF2C" w:rsidR="00B500F2" w:rsidRDefault="0068503C" w:rsidP="0070572A">
      <w:pPr>
        <w:pStyle w:val="Ttulo2"/>
        <w:spacing w:line="360" w:lineRule="auto"/>
        <w:jc w:val="both"/>
      </w:pPr>
      <w:r>
        <w:lastRenderedPageBreak/>
        <w:t>2.</w:t>
      </w:r>
      <w:r w:rsidR="00A559B2">
        <w:t xml:space="preserve"> </w:t>
      </w:r>
      <w:r w:rsidR="00B500F2">
        <w:t>Methods</w:t>
      </w:r>
    </w:p>
    <w:p w14:paraId="562C4DDC" w14:textId="6741B059" w:rsidR="00B500F2" w:rsidRDefault="0068503C" w:rsidP="0070572A">
      <w:pPr>
        <w:pStyle w:val="Ttulo3"/>
        <w:spacing w:line="360" w:lineRule="auto"/>
        <w:jc w:val="both"/>
      </w:pPr>
      <w:r>
        <w:t>2.1</w:t>
      </w:r>
      <w:r w:rsidR="00A559B2">
        <w:t>.</w:t>
      </w:r>
      <w:r>
        <w:t xml:space="preserve"> </w:t>
      </w:r>
      <w:commentRangeStart w:id="43"/>
      <w:r w:rsidR="00B500F2">
        <w:t xml:space="preserve">Study </w:t>
      </w:r>
      <w:r w:rsidR="00496E9C">
        <w:t>system</w:t>
      </w:r>
      <w:commentRangeEnd w:id="43"/>
      <w:r w:rsidR="00FE3409">
        <w:rPr>
          <w:rStyle w:val="Refdecomentario"/>
          <w:rFonts w:asciiTheme="minorHAnsi" w:eastAsiaTheme="minorHAnsi" w:hAnsiTheme="minorHAnsi" w:cstheme="minorBidi"/>
          <w:color w:val="auto"/>
        </w:rPr>
        <w:commentReference w:id="43"/>
      </w:r>
    </w:p>
    <w:p w14:paraId="1366BDDE" w14:textId="2C795BF3" w:rsidR="00D1448B" w:rsidRDefault="001348FB" w:rsidP="00A5205A">
      <w:pPr>
        <w:spacing w:line="360" w:lineRule="auto"/>
        <w:jc w:val="both"/>
      </w:pPr>
      <w:r>
        <w:t>Th</w:t>
      </w:r>
      <w:r w:rsidR="00BE3C8C">
        <w:t>is</w:t>
      </w:r>
      <w:r>
        <w:t xml:space="preserve"> study focuses on </w:t>
      </w:r>
      <w:r w:rsidRPr="00B500F2">
        <w:rPr>
          <w:i/>
          <w:iCs/>
        </w:rPr>
        <w:t xml:space="preserve">Dianthus </w:t>
      </w:r>
      <w:proofErr w:type="spellStart"/>
      <w:r w:rsidRPr="00B500F2">
        <w:rPr>
          <w:i/>
          <w:iCs/>
        </w:rPr>
        <w:t>langean</w:t>
      </w:r>
      <w:r>
        <w:rPr>
          <w:i/>
          <w:iCs/>
        </w:rPr>
        <w:t>u</w:t>
      </w:r>
      <w:r w:rsidRPr="00B500F2">
        <w:rPr>
          <w:i/>
          <w:iCs/>
        </w:rPr>
        <w:t>s</w:t>
      </w:r>
      <w:proofErr w:type="spellEnd"/>
      <w:r>
        <w:rPr>
          <w:i/>
          <w:iCs/>
        </w:rPr>
        <w:t xml:space="preserve"> </w:t>
      </w:r>
      <w:r w:rsidR="00C70A5B">
        <w:rPr>
          <w:iCs/>
        </w:rPr>
        <w:t>Wilk. (</w:t>
      </w:r>
      <w:proofErr w:type="spellStart"/>
      <w:r w:rsidR="00C70A5B">
        <w:rPr>
          <w:iCs/>
        </w:rPr>
        <w:t>Caryophyllaceae</w:t>
      </w:r>
      <w:proofErr w:type="spellEnd"/>
      <w:r w:rsidR="00C70A5B">
        <w:rPr>
          <w:iCs/>
        </w:rPr>
        <w:t>)</w:t>
      </w:r>
      <w:r>
        <w:rPr>
          <w:iCs/>
        </w:rPr>
        <w:t>(</w:t>
      </w:r>
      <w:commentRangeStart w:id="44"/>
      <w:commentRangeStart w:id="45"/>
      <w:r>
        <w:rPr>
          <w:iCs/>
        </w:rPr>
        <w:t>Fig</w:t>
      </w:r>
      <w:r w:rsidR="00C70A5B">
        <w:rPr>
          <w:iCs/>
        </w:rPr>
        <w:t xml:space="preserve"> </w:t>
      </w:r>
      <w:r>
        <w:rPr>
          <w:iCs/>
        </w:rPr>
        <w:t>1E</w:t>
      </w:r>
      <w:commentRangeEnd w:id="44"/>
      <w:r w:rsidR="00BB58B6">
        <w:rPr>
          <w:rStyle w:val="Refdecomentario"/>
        </w:rPr>
        <w:commentReference w:id="44"/>
      </w:r>
      <w:commentRangeEnd w:id="45"/>
      <w:r w:rsidR="00C70A5B">
        <w:rPr>
          <w:rStyle w:val="Refdecomentario"/>
        </w:rPr>
        <w:commentReference w:id="45"/>
      </w:r>
      <w:r>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3A4997">
        <w:rPr>
          <w:iCs/>
        </w:rPr>
        <w:t>Fig</w:t>
      </w:r>
      <w:r w:rsidR="003A4997">
        <w:t xml:space="preserve"> 1A)</w:t>
      </w:r>
      <w:r w:rsidR="009F5561">
        <w:t>.</w:t>
      </w:r>
      <w:r w:rsidR="00A5205A">
        <w:t xml:space="preserve"> </w:t>
      </w:r>
      <w:bookmarkStart w:id="46" w:name="_Hlk153186664"/>
      <w:r w:rsidR="00A5205A" w:rsidRPr="00B500F2">
        <w:rPr>
          <w:i/>
          <w:iCs/>
        </w:rPr>
        <w:t>D</w:t>
      </w:r>
      <w:r w:rsidR="00A5205A">
        <w:rPr>
          <w:i/>
          <w:iCs/>
        </w:rPr>
        <w:t>.</w:t>
      </w:r>
      <w:r w:rsidR="00A5205A" w:rsidRPr="00B500F2">
        <w:rPr>
          <w:i/>
          <w:iCs/>
        </w:rPr>
        <w:t xml:space="preserve"> </w:t>
      </w:r>
      <w:proofErr w:type="spellStart"/>
      <w:r w:rsidR="00A5205A" w:rsidRPr="00B500F2">
        <w:rPr>
          <w:i/>
          <w:iCs/>
        </w:rPr>
        <w:t>langean</w:t>
      </w:r>
      <w:r w:rsidR="00A5205A">
        <w:rPr>
          <w:i/>
          <w:iCs/>
        </w:rPr>
        <w:t>u</w:t>
      </w:r>
      <w:r w:rsidR="00A5205A" w:rsidRPr="00B500F2">
        <w:rPr>
          <w:i/>
          <w:iCs/>
        </w:rPr>
        <w:t>s</w:t>
      </w:r>
      <w:bookmarkEnd w:id="46"/>
      <w:proofErr w:type="spellEnd"/>
      <w:r w:rsidR="00C70A5B">
        <w:rPr>
          <w:i/>
          <w:iCs/>
        </w:rPr>
        <w:t xml:space="preserve"> </w:t>
      </w:r>
      <w:r w:rsidR="00C70A5B" w:rsidRPr="00C70A5B">
        <w:rPr>
          <w:iCs/>
        </w:rPr>
        <w:t xml:space="preserve">(Wilk </w:t>
      </w:r>
      <w:proofErr w:type="spellStart"/>
      <w:r w:rsidR="00C70A5B" w:rsidRPr="00C70A5B">
        <w:rPr>
          <w:iCs/>
        </w:rPr>
        <w:t>Caryophyllaceae</w:t>
      </w:r>
      <w:proofErr w:type="spellEnd"/>
      <w:r w:rsidR="00C70A5B" w:rsidRPr="00C70A5B">
        <w:rPr>
          <w:iCs/>
        </w:rPr>
        <w:t>)</w:t>
      </w:r>
      <w:r w:rsidR="00A5205A">
        <w:t xml:space="preserve"> mainly lives </w:t>
      </w:r>
      <w:r w:rsidR="00B36431">
        <w:t>i</w:t>
      </w:r>
      <w:r w:rsidR="00A5205A">
        <w:t>n open dry grasslands on acid soils</w:t>
      </w:r>
      <w:r>
        <w:t xml:space="preserve"> (</w:t>
      </w:r>
      <w:r>
        <w:rPr>
          <w:iCs/>
        </w:rPr>
        <w:t>Fig</w:t>
      </w:r>
      <w:r>
        <w:t xml:space="preserve"> 1D), </w:t>
      </w:r>
      <w:r w:rsidR="00B36431">
        <w:t>where it can be locally</w:t>
      </w:r>
      <w:r>
        <w:t xml:space="preserve"> abundant</w:t>
      </w:r>
      <w:r w:rsidR="00B36431">
        <w:t>.</w:t>
      </w:r>
      <w:r>
        <w:t xml:space="preserve"> </w:t>
      </w:r>
      <w:r w:rsidR="00E036BE">
        <w:t xml:space="preserve">Previous experiments indicate that this species has </w:t>
      </w:r>
      <w:r>
        <w:t xml:space="preserve">high </w:t>
      </w:r>
      <w:r w:rsidR="00C70A5B">
        <w:t>see</w:t>
      </w:r>
      <w:r>
        <w:t>d production (</w:t>
      </w:r>
      <w:r>
        <w:rPr>
          <w:iCs/>
        </w:rPr>
        <w:t>Fig</w:t>
      </w:r>
      <w:r>
        <w:t xml:space="preserve"> 1F) and </w:t>
      </w:r>
      <w:r w:rsidR="00A173B6">
        <w:t>high and fast</w:t>
      </w:r>
      <w:r>
        <w:t xml:space="preserve"> germination responses at 20ºC (</w:t>
      </w:r>
      <w:r w:rsidRPr="005A1026">
        <w:rPr>
          <w:highlight w:val="yellow"/>
        </w:rPr>
        <w:t>move along paper</w:t>
      </w:r>
      <w:r>
        <w:t xml:space="preserve">). </w:t>
      </w:r>
      <w:r w:rsidR="0095140F">
        <w:t xml:space="preserve">We studied wild populations of </w:t>
      </w:r>
      <w:r w:rsidR="0095140F" w:rsidRPr="00C70A5B">
        <w:rPr>
          <w:i/>
          <w:iCs/>
        </w:rPr>
        <w:t xml:space="preserve">D. </w:t>
      </w:r>
      <w:proofErr w:type="spellStart"/>
      <w:r w:rsidR="0095140F" w:rsidRPr="00C70A5B">
        <w:rPr>
          <w:i/>
          <w:iCs/>
        </w:rPr>
        <w:t>langeanus</w:t>
      </w:r>
      <w:proofErr w:type="spellEnd"/>
      <w:r w:rsidR="0095140F">
        <w:t xml:space="preserve"> in the northern limit of its distribution, in </w:t>
      </w:r>
      <w:r w:rsidR="002A4F56">
        <w:t>the</w:t>
      </w:r>
      <w:r w:rsidR="00AD7CEA">
        <w:t xml:space="preserve"> </w:t>
      </w:r>
      <w:r w:rsidR="002A4F56" w:rsidRPr="00AC319B">
        <w:rPr>
          <w:rFonts w:cstheme="minorHAnsi"/>
          <w:lang w:val="en-US"/>
        </w:rPr>
        <w:t xml:space="preserve">Valles de </w:t>
      </w:r>
      <w:proofErr w:type="spellStart"/>
      <w:r w:rsidR="002A4F56" w:rsidRPr="00AC319B">
        <w:rPr>
          <w:rFonts w:cstheme="minorHAnsi"/>
          <w:lang w:val="en-US"/>
        </w:rPr>
        <w:t>Omaña</w:t>
      </w:r>
      <w:proofErr w:type="spellEnd"/>
      <w:r w:rsidR="002A4F56" w:rsidRPr="00AC319B">
        <w:rPr>
          <w:rFonts w:cstheme="minorHAnsi"/>
          <w:lang w:val="en-US"/>
        </w:rPr>
        <w:t xml:space="preserve">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and are the biogeographical </w:t>
      </w:r>
      <w:r w:rsidR="009D3E45">
        <w:t>boundary between</w:t>
      </w:r>
      <w:commentRangeStart w:id="47"/>
      <w:r w:rsidR="009D3E45">
        <w:t>…</w:t>
      </w:r>
      <w:commentRangeEnd w:id="47"/>
      <w:r w:rsidR="009D3D96">
        <w:rPr>
          <w:rStyle w:val="Refdecomentario"/>
        </w:rPr>
        <w:commentReference w:id="47"/>
      </w:r>
      <w:r w:rsidR="004C631E" w:rsidRPr="00AC319B">
        <w:rPr>
          <w:rFonts w:cstheme="minorHAnsi"/>
          <w:lang w:val="en-US"/>
        </w:rPr>
        <w:t xml:space="preserve"> </w:t>
      </w:r>
      <w:r w:rsidR="004C631E">
        <w:rPr>
          <w:rFonts w:cstheme="minorHAnsi"/>
          <w:lang w:val="en-US"/>
        </w:rPr>
        <w:t>.</w:t>
      </w:r>
    </w:p>
    <w:p w14:paraId="307E8DA9" w14:textId="34D65676" w:rsidR="00D1448B" w:rsidRDefault="00D1448B" w:rsidP="00C70A5B">
      <w:pPr>
        <w:pStyle w:val="Ttulo3"/>
        <w:spacing w:line="360" w:lineRule="auto"/>
        <w:jc w:val="both"/>
      </w:pPr>
      <w:r>
        <w:t>2.</w:t>
      </w:r>
      <w:r w:rsidR="00B6645D">
        <w:t>2</w:t>
      </w:r>
      <w:r>
        <w:t xml:space="preserve">. </w:t>
      </w:r>
      <w:r w:rsidR="00496E9C">
        <w:t>Field</w:t>
      </w:r>
      <w:r>
        <w:t xml:space="preserve"> </w:t>
      </w:r>
      <w:r w:rsidR="00496E9C">
        <w:t>sites</w:t>
      </w:r>
    </w:p>
    <w:p w14:paraId="7043CD19" w14:textId="47A9A3AD" w:rsidR="0039051E" w:rsidRDefault="00DE2B36" w:rsidP="0070572A">
      <w:pPr>
        <w:spacing w:line="360" w:lineRule="auto"/>
        <w:jc w:val="both"/>
      </w:pPr>
      <w:r>
        <w:t xml:space="preserve">To </w:t>
      </w:r>
      <w:r w:rsidR="00C60D36">
        <w:t>measure</w:t>
      </w:r>
      <w:r>
        <w:t xml:space="preserve"> </w:t>
      </w:r>
      <w:r w:rsidR="00B72E17">
        <w:t xml:space="preserve">the </w:t>
      </w:r>
      <w:proofErr w:type="spellStart"/>
      <w:r w:rsidR="00B72E17">
        <w:t>microenvironmental</w:t>
      </w:r>
      <w:proofErr w:type="spellEnd"/>
      <w:r w:rsidR="00B72E17">
        <w:t xml:space="preserve"> gradients of </w:t>
      </w:r>
      <w:r w:rsidR="00B72E17" w:rsidRPr="00C70A5B">
        <w:rPr>
          <w:i/>
          <w:iCs/>
        </w:rPr>
        <w:t>D. langeanus</w:t>
      </w:r>
      <w:r w:rsidR="00B72E17">
        <w:t>, w</w:t>
      </w:r>
      <w:r w:rsidR="00113279">
        <w:t xml:space="preserve">e </w:t>
      </w:r>
      <w:r w:rsidR="004C631E">
        <w:t xml:space="preserve">established a systematic sampling across </w:t>
      </w:r>
      <w:proofErr w:type="gramStart"/>
      <w:r w:rsidR="004C631E">
        <w:t>4</w:t>
      </w:r>
      <w:proofErr w:type="gramEnd"/>
      <w:r w:rsidR="004C631E">
        <w:t xml:space="preserve"> summits </w:t>
      </w:r>
      <w:r w:rsidR="00B500F2">
        <w:t xml:space="preserve">above 2000 m </w:t>
      </w:r>
      <w:proofErr w:type="spellStart"/>
      <w:r w:rsidR="004C631E">
        <w:t>a.s.l</w:t>
      </w:r>
      <w:proofErr w:type="spellEnd"/>
      <w:r w:rsidR="004C631E">
        <w:t xml:space="preserve">. </w:t>
      </w:r>
      <w:r w:rsidR="000E74C9">
        <w:t>(</w:t>
      </w:r>
      <w:r w:rsidR="006818E9">
        <w:t>F</w:t>
      </w:r>
      <w:r w:rsidR="000E74C9">
        <w:t>ig 1B)</w:t>
      </w:r>
      <w:r w:rsidR="004C631E">
        <w:t>. In each summit</w:t>
      </w:r>
      <w:r w:rsidR="00582C98">
        <w:t xml:space="preserve"> (site)</w:t>
      </w:r>
      <w:r w:rsidR="00467E54">
        <w:t xml:space="preserve"> </w:t>
      </w:r>
      <w:r w:rsidR="00582C98">
        <w:t>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proofErr w:type="spellStart"/>
      <w:r w:rsidR="00467E54" w:rsidRPr="00023A98">
        <w:rPr>
          <w:highlight w:val="yellow"/>
        </w:rPr>
        <w:t>Microlog</w:t>
      </w:r>
      <w:proofErr w:type="spellEnd"/>
      <w:r w:rsidR="00467E54">
        <w:rPr>
          <w:highlight w:val="yellow"/>
        </w:rPr>
        <w:t xml:space="preserve"> SP3</w:t>
      </w:r>
      <w:r w:rsidR="00467E54" w:rsidRPr="00023A98">
        <w:rPr>
          <w:highlight w:val="yellow"/>
        </w:rPr>
        <w:t xml:space="preserve"> ref</w:t>
      </w:r>
      <w:r w:rsidR="00C70A5B">
        <w:t xml:space="preserve">). </w:t>
      </w:r>
      <w:r w:rsidR="00467E54">
        <w:t xml:space="preserve">The recording period for the Microlog SP3 went from </w:t>
      </w:r>
      <w:r w:rsidR="000E74C9" w:rsidRPr="000E74C9">
        <w:t>June 2021</w:t>
      </w:r>
      <w:r w:rsidR="00467E54" w:rsidRPr="000E74C9">
        <w:t xml:space="preserve"> </w:t>
      </w:r>
      <w:r w:rsidR="00324D6F">
        <w:t>up to now</w:t>
      </w:r>
      <w:r w:rsidR="00467E54">
        <w:t>. We 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site</w:t>
      </w:r>
      <w:r w:rsidR="00467E54">
        <w:t xml:space="preserve">, 5 in each cardinal direction </w:t>
      </w:r>
      <w:r w:rsidR="00BB74AA">
        <w:t xml:space="preserve">and </w:t>
      </w:r>
      <w:r w:rsidR="00467E54">
        <w:t>separated by 10 m (cross design</w:t>
      </w:r>
      <w:r w:rsidR="000E74C9">
        <w:t xml:space="preserve">,  </w:t>
      </w:r>
      <w:r w:rsidR="0029341A">
        <w:t>F</w:t>
      </w:r>
      <w:r w:rsidR="000E74C9">
        <w:t>ig 1C</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w:t>
      </w:r>
      <w:proofErr w:type="spellEnd"/>
      <w:r w:rsidR="00467E54">
        <w:t xml:space="preserve"> </w:t>
      </w:r>
      <w:proofErr w:type="spellStart"/>
      <w:r w:rsidR="00467E54">
        <w:t>dataloggers</w:t>
      </w:r>
      <w:proofErr w:type="spellEnd"/>
      <w:r w:rsidR="00467E54">
        <w:t xml:space="preserve">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Newbury, UK; accuracy: +/- 0.5 ºC from -10 ºC to +65 ºC, resolution: 0.5 ºC, records every 4 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plots and </w:t>
      </w:r>
      <w:r w:rsidR="006E236B">
        <w:t xml:space="preserve">environmental data for </w:t>
      </w:r>
      <w:r w:rsidR="00B70205">
        <w:t>78</w:t>
      </w:r>
      <w:r w:rsidR="006E236B">
        <w:t xml:space="preserve"> plots (one </w:t>
      </w:r>
      <w:r w:rsidR="00CD3AFD">
        <w:t>M</w:t>
      </w:r>
      <w:r w:rsidR="006E236B">
        <w:t xml:space="preserve">icrolog SP3 in </w:t>
      </w:r>
      <w:proofErr w:type="spellStart"/>
      <w:r w:rsidR="006E236B">
        <w:t>Cañada</w:t>
      </w:r>
      <w:proofErr w:type="spellEnd"/>
      <w:r w:rsidR="006E236B">
        <w:t xml:space="preserve"> </w:t>
      </w:r>
      <w:r w:rsidR="0066381E">
        <w:t>was damaged</w:t>
      </w:r>
      <w:r w:rsidR="00B70205">
        <w:t xml:space="preserve">, and </w:t>
      </w:r>
      <w:proofErr w:type="gramStart"/>
      <w:r w:rsidR="00CD3AFD">
        <w:t>5</w:t>
      </w:r>
      <w:proofErr w:type="gramEnd"/>
      <w:r w:rsidR="00CD3AFD">
        <w:t xml:space="preserve"> </w:t>
      </w:r>
      <w:proofErr w:type="spellStart"/>
      <w:r w:rsidR="00CD3AFD">
        <w:t>iButtons</w:t>
      </w:r>
      <w:proofErr w:type="spellEnd"/>
      <w:r w:rsidR="00CD3AFD">
        <w:t xml:space="preserve"> </w:t>
      </w:r>
      <w:r w:rsidR="0066381E">
        <w:t xml:space="preserve">could not </w:t>
      </w:r>
      <w:r w:rsidR="00CD3AFD">
        <w:t>be recovered</w:t>
      </w:r>
      <w:r w:rsidR="00A74AFC">
        <w:t>).</w:t>
      </w:r>
    </w:p>
    <w:p w14:paraId="3B07A966" w14:textId="268861E4" w:rsidR="004C631E" w:rsidRDefault="005A433A" w:rsidP="0070572A">
      <w:pPr>
        <w:spacing w:line="360" w:lineRule="auto"/>
        <w:jc w:val="both"/>
        <w:rPr>
          <w:noProof/>
          <w:lang w:val="ca-ES" w:eastAsia="ca-ES"/>
        </w:rPr>
      </w:pPr>
      <w:r>
        <w:t>All</w:t>
      </w:r>
      <w:r>
        <w:t xml:space="preserve"> sampling sites </w:t>
      </w:r>
      <w:r w:rsidR="00B36829">
        <w:t>we</w:t>
      </w:r>
      <w:r>
        <w:t xml:space="preserve">re located </w:t>
      </w:r>
      <w:r w:rsidR="00B36829">
        <w:t>on</w:t>
      </w:r>
      <w:r>
        <w:t xml:space="preserve"> acidic bedrock (</w:t>
      </w:r>
      <w:r w:rsidR="00B36829">
        <w:t xml:space="preserve">soil </w:t>
      </w:r>
      <w:r w:rsidRPr="00AC319B">
        <w:rPr>
          <w:rFonts w:cstheme="minorHAnsi"/>
          <w:lang w:val="en-US"/>
        </w:rPr>
        <w:t>pH 3.8 – 4.8)</w:t>
      </w:r>
      <w:r>
        <w:rPr>
          <w:rFonts w:cstheme="minorHAnsi"/>
          <w:lang w:val="en-US"/>
        </w:rPr>
        <w:t xml:space="preserve">. </w:t>
      </w:r>
      <w:r w:rsidR="00DD3A2C" w:rsidRPr="00C70A5B">
        <w:rPr>
          <w:rFonts w:cstheme="minorHAnsi"/>
          <w:i/>
          <w:iCs/>
          <w:lang w:val="en-US"/>
        </w:rPr>
        <w:t>D. langeanus</w:t>
      </w:r>
      <w:r w:rsidR="00DD3A2C">
        <w:rPr>
          <w:rFonts w:cstheme="minorHAnsi"/>
          <w:lang w:val="en-US"/>
        </w:rPr>
        <w:t xml:space="preserve"> was present in </w:t>
      </w:r>
      <w:r w:rsidR="00DD3A2C" w:rsidRPr="00C70A5B">
        <w:rPr>
          <w:rFonts w:cstheme="minorHAnsi"/>
          <w:highlight w:val="red"/>
          <w:lang w:val="en-US"/>
        </w:rPr>
        <w:t>X</w:t>
      </w:r>
      <w:r w:rsidR="00DD3A2C">
        <w:rPr>
          <w:rFonts w:cstheme="minorHAnsi"/>
          <w:lang w:val="en-US"/>
        </w:rPr>
        <w:t xml:space="preserve"> out of 84 plots. </w:t>
      </w:r>
      <w:r w:rsidR="004F5DFF">
        <w:t xml:space="preserve">In the plots where </w:t>
      </w:r>
      <w:r w:rsidR="004F5DFF" w:rsidRPr="00C70A5B">
        <w:rPr>
          <w:i/>
          <w:iCs/>
        </w:rPr>
        <w:t>D. langeanus</w:t>
      </w:r>
      <w:r w:rsidR="004F5DFF">
        <w:t xml:space="preserve"> </w:t>
      </w:r>
      <w:r w:rsidR="00E44F78">
        <w:t>was present, l</w:t>
      </w:r>
      <w:r>
        <w:t>ocal community richness range</w:t>
      </w:r>
      <w:r w:rsidR="00E44F78">
        <w:t>d</w:t>
      </w:r>
      <w:r>
        <w:t xml:space="preserve"> from </w:t>
      </w:r>
      <w:proofErr w:type="gramStart"/>
      <w:r>
        <w:t>1</w:t>
      </w:r>
      <w:proofErr w:type="gramEnd"/>
      <w:r>
        <w:t xml:space="preserve"> to 14 species (</w:t>
      </w:r>
      <w:commentRangeStart w:id="48"/>
      <w:r>
        <w:t>average of 6 species</w:t>
      </w:r>
      <w:commentRangeEnd w:id="48"/>
      <w:r w:rsidR="005C68C8">
        <w:rPr>
          <w:rStyle w:val="Refdecomentario"/>
        </w:rPr>
        <w:commentReference w:id="48"/>
      </w:r>
      <w:r>
        <w:t>)</w:t>
      </w:r>
      <w:r w:rsidR="0098123D">
        <w:t xml:space="preserve">. </w:t>
      </w:r>
      <w:commentRangeStart w:id="49"/>
      <w:proofErr w:type="gramStart"/>
      <w:r w:rsidR="0098123D">
        <w:t>Th</w:t>
      </w:r>
      <w:r w:rsidR="00C01928">
        <w:t>is</w:t>
      </w:r>
      <w:r w:rsidR="0098123D">
        <w:t xml:space="preserve"> </w:t>
      </w:r>
      <w:r w:rsidR="00C01928" w:rsidRPr="00ED1A2B">
        <w:rPr>
          <w:i/>
          <w:iCs/>
        </w:rPr>
        <w:t>D. langeanus</w:t>
      </w:r>
      <w:r w:rsidR="00C01928">
        <w:t xml:space="preserve"> </w:t>
      </w:r>
      <w:r w:rsidR="0098123D">
        <w:t>communit</w:t>
      </w:r>
      <w:r w:rsidR="00C01928">
        <w:t>ies</w:t>
      </w:r>
      <w:proofErr w:type="gramEnd"/>
      <w:r w:rsidR="0098123D">
        <w:t xml:space="preserve"> w</w:t>
      </w:r>
      <w:r w:rsidR="00C01928">
        <w:t>ere</w:t>
      </w:r>
      <w:r w:rsidR="0098123D">
        <w:t xml:space="preserve"> dominated by</w:t>
      </w:r>
      <w:r w:rsidR="00684EE4">
        <w:t xml:space="preserve"> </w:t>
      </w:r>
      <w:r w:rsidR="00684EE4" w:rsidRPr="00D25BB2">
        <w:rPr>
          <w:highlight w:val="red"/>
        </w:rPr>
        <w:t xml:space="preserve">LIFE FORM </w:t>
      </w:r>
      <w:r w:rsidR="00684EE4">
        <w:t>(</w:t>
      </w:r>
      <w:r w:rsidR="00684EE4" w:rsidRPr="00D25BB2">
        <w:rPr>
          <w:highlight w:val="red"/>
        </w:rPr>
        <w:t>SPECIES</w:t>
      </w:r>
      <w:r w:rsidR="00684EE4">
        <w:t>) and the most frequent accompanying species were (</w:t>
      </w:r>
      <w:r w:rsidR="00684EE4" w:rsidRPr="00D25BB2">
        <w:rPr>
          <w:highlight w:val="red"/>
        </w:rPr>
        <w:t>SPECIES</w:t>
      </w:r>
      <w:r w:rsidR="00684EE4">
        <w:t xml:space="preserve">, </w:t>
      </w:r>
      <w:r w:rsidR="00684EE4" w:rsidRPr="00D25BB2">
        <w:rPr>
          <w:highlight w:val="red"/>
        </w:rPr>
        <w:t>SPECIES</w:t>
      </w:r>
      <w:r w:rsidR="00684EE4">
        <w:t xml:space="preserve">, </w:t>
      </w:r>
      <w:r w:rsidR="00684EE4" w:rsidRPr="00D25BB2">
        <w:rPr>
          <w:highlight w:val="red"/>
        </w:rPr>
        <w:t>SPECIES</w:t>
      </w:r>
      <w:r w:rsidR="00684EE4">
        <w:t xml:space="preserve">, </w:t>
      </w:r>
      <w:r w:rsidR="00684EE4" w:rsidRPr="00D25BB2">
        <w:rPr>
          <w:highlight w:val="red"/>
        </w:rPr>
        <w:t>SPECIES</w:t>
      </w:r>
      <w:r w:rsidR="00684EE4">
        <w:t>)</w:t>
      </w:r>
      <w:commentRangeEnd w:id="49"/>
      <w:r w:rsidR="00C01928">
        <w:rPr>
          <w:rStyle w:val="Refdecomentario"/>
        </w:rPr>
        <w:commentReference w:id="49"/>
      </w:r>
      <w:r w:rsidRPr="00AC319B">
        <w:rPr>
          <w:rFonts w:cstheme="minorHAnsi"/>
          <w:lang w:val="en-US"/>
        </w:rPr>
        <w:t>.</w:t>
      </w:r>
      <w:r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commentRangeStart w:id="50"/>
      <w:commentRangeStart w:id="51"/>
      <w:r w:rsidR="0039142E" w:rsidRPr="00AC319B">
        <w:rPr>
          <w:rFonts w:cstheme="minorHAnsi"/>
          <w:lang w:val="en-US"/>
        </w:rPr>
        <w:t>period in summer</w:t>
      </w:r>
      <w:commentRangeEnd w:id="50"/>
      <w:r w:rsidR="0039142E">
        <w:rPr>
          <w:rStyle w:val="Refdecomentario"/>
        </w:rPr>
        <w:commentReference w:id="50"/>
      </w:r>
      <w:commentRangeEnd w:id="51"/>
      <w:r w:rsidR="006A1150">
        <w:rPr>
          <w:rStyle w:val="Refdecomentario"/>
        </w:rPr>
        <w:commentReference w:id="51"/>
      </w:r>
      <w:r w:rsidR="00B37166">
        <w:rPr>
          <w:rFonts w:cstheme="minorHAnsi"/>
          <w:lang w:val="en-US"/>
        </w:rPr>
        <w:t xml:space="preserve"> (</w:t>
      </w:r>
      <w:r w:rsidR="00B37166" w:rsidRPr="00D25BB2">
        <w:rPr>
          <w:rFonts w:cstheme="minorHAnsi"/>
          <w:highlight w:val="red"/>
          <w:lang w:val="en-US"/>
        </w:rPr>
        <w:t>Fig. X</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ºC</w:t>
      </w:r>
      <w:r w:rsidR="003B3F1F">
        <w:rPr>
          <w:rFonts w:cstheme="minorHAnsi"/>
          <w:lang w:val="en-US"/>
        </w:rPr>
        <w:t xml:space="preserve">. </w:t>
      </w:r>
      <w:r w:rsidR="008E7DF3">
        <w:rPr>
          <w:rFonts w:cstheme="minorHAnsi"/>
          <w:lang w:val="en-US"/>
        </w:rPr>
        <w:t>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4 ºC</w:t>
      </w:r>
      <w:r w:rsidR="003B3F1F">
        <w:rPr>
          <w:rFonts w:cstheme="minorHAnsi"/>
          <w:lang w:val="en-US"/>
        </w:rPr>
        <w:t xml:space="preserve"> in winter</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p>
    <w:p w14:paraId="550ED82E" w14:textId="0D7A04F1" w:rsidR="0068503C" w:rsidRPr="00F07FD2" w:rsidRDefault="0068503C" w:rsidP="0070572A">
      <w:pPr>
        <w:pStyle w:val="Ttulo3"/>
        <w:spacing w:line="360" w:lineRule="auto"/>
        <w:jc w:val="both"/>
        <w:rPr>
          <w:lang w:val="en-US"/>
        </w:rPr>
      </w:pPr>
      <w:r w:rsidRPr="00F07FD2">
        <w:rPr>
          <w:lang w:val="en-US"/>
        </w:rPr>
        <w:lastRenderedPageBreak/>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23013C35" w:rsidR="00237EE6" w:rsidRPr="003F41A0" w:rsidRDefault="0068503C">
      <w:pPr>
        <w:spacing w:line="360" w:lineRule="auto"/>
        <w:jc w:val="both"/>
        <w:rPr>
          <w:noProof/>
          <w:lang w:val="ca-ES" w:eastAsia="ca-ES"/>
        </w:rPr>
        <w:pPrChange w:id="52" w:author="EDUARDO FERNANDEZ PASCUAL" w:date="2023-12-11T13:41:00Z">
          <w:pPr>
            <w:pStyle w:val="Textoindependiente"/>
            <w:spacing w:before="120" w:after="0"/>
          </w:pPr>
        </w:pPrChange>
      </w:pPr>
      <w:r w:rsidRPr="000A5F58">
        <w:t xml:space="preserve">We used </w:t>
      </w:r>
      <w:r w:rsidR="009F5875" w:rsidRPr="000A5F58">
        <w:t xml:space="preserve">the </w:t>
      </w:r>
      <w:r w:rsidR="006D7E11">
        <w:t>records</w:t>
      </w:r>
      <w:r w:rsidRPr="000A5F58">
        <w:t xml:space="preserve"> of </w:t>
      </w:r>
      <w:r w:rsidR="009F5875" w:rsidRPr="000A5F58">
        <w:t xml:space="preserve">our </w:t>
      </w:r>
      <w:proofErr w:type="spellStart"/>
      <w:r w:rsidR="009F5875" w:rsidRPr="000A5F58">
        <w:t>dataloggers</w:t>
      </w:r>
      <w:proofErr w:type="spellEnd"/>
      <w:r w:rsidR="009F5875" w:rsidRPr="000A5F58">
        <w:t xml:space="preserve">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 xml:space="preserve">data </w:t>
      </w:r>
      <w:r w:rsidR="0039051E">
        <w:t>sources</w:t>
      </w:r>
      <w:r w:rsidR="006302EB">
        <w:t xml:space="preserve"> (</w:t>
      </w:r>
      <w:proofErr w:type="spellStart"/>
      <w:r w:rsidR="006302EB">
        <w:t>Microlog</w:t>
      </w:r>
      <w:proofErr w:type="spellEnd"/>
      <w:r w:rsidR="006302EB">
        <w:t xml:space="preserve">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every 4 hours</w:t>
      </w:r>
      <w:r w:rsidR="008E2BB3">
        <w:t xml:space="preserve">) </w:t>
      </w:r>
      <w:r w:rsidR="00C47D86">
        <w:t xml:space="preserve">and the time period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002F1265">
        <w:t>.</w:t>
      </w:r>
      <w:r w:rsidR="0039051E">
        <w:t xml:space="preserve"> </w:t>
      </w:r>
      <w:r w:rsidRPr="000A5F58">
        <w:t xml:space="preserve">In total, we obtained </w:t>
      </w:r>
      <w:r w:rsidR="00B70205">
        <w:t>78</w:t>
      </w:r>
      <w:r w:rsidRPr="000A5F58">
        <w:t xml:space="preserve"> data points.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proofErr w:type="spellStart"/>
      <w:r w:rsidR="003911E7" w:rsidRPr="000A5F58">
        <w:t>microtopograph</w:t>
      </w:r>
      <w:r w:rsidR="003911E7">
        <w:t>ical</w:t>
      </w:r>
      <w:proofErr w:type="spellEnd"/>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D802B4" w:rsidRPr="00324D6F">
        <w:t xml:space="preserve"> </w:t>
      </w:r>
      <w:proofErr w:type="gramStart"/>
      <w:r w:rsidR="00D802B4" w:rsidRPr="00324D6F">
        <w:t xml:space="preserve">( </w:t>
      </w:r>
      <w:r w:rsidR="003F41A0">
        <w:t>Fig</w:t>
      </w:r>
      <w:proofErr w:type="gramEnd"/>
      <w:r w:rsidR="00D802B4" w:rsidRPr="00324D6F">
        <w:t xml:space="preserve"> 2B)</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sites along a gradient of </w:t>
      </w:r>
      <w:proofErr w:type="spellStart"/>
      <w:r w:rsidR="00B61F23">
        <w:t>thermicity</w:t>
      </w:r>
      <w:proofErr w:type="spellEnd"/>
      <w:r w:rsidR="000C23A4">
        <w:t>, towards which the greatest contribution was made by GDD</w:t>
      </w:r>
      <w:r w:rsidR="00284374">
        <w:t xml:space="preserve"> (23.4)</w:t>
      </w:r>
      <w:r w:rsidR="000C23A4">
        <w:t xml:space="preserve">, </w:t>
      </w:r>
      <w:r w:rsidR="000C23A4" w:rsidRPr="00D25BB2">
        <w:rPr>
          <w:highlight w:val="red"/>
        </w:rPr>
        <w:t>variable</w:t>
      </w:r>
      <w:r w:rsidR="000C23A4">
        <w:t xml:space="preserve">, </w:t>
      </w:r>
      <w:proofErr w:type="gramStart"/>
      <w:r w:rsidR="000C23A4" w:rsidRPr="00D25BB2">
        <w:rPr>
          <w:highlight w:val="red"/>
        </w:rPr>
        <w:t>variable</w:t>
      </w:r>
      <w:proofErr w:type="gramEnd"/>
      <w:r w:rsidR="000C23A4">
        <w:t>.</w:t>
      </w:r>
      <w:r w:rsidR="00B61F23">
        <w:t xml:space="preserve"> </w:t>
      </w:r>
      <w:r w:rsidR="00284374">
        <w:t xml:space="preserve">GDD was highly correlated with bio1, bio2 and bio7 (&gt; </w:t>
      </w:r>
      <w:r w:rsidR="00284374" w:rsidRPr="00D25BB2">
        <w:rPr>
          <w:highlight w:val="red"/>
        </w:rPr>
        <w:t>X%</w:t>
      </w:r>
      <w:r w:rsidR="00284374">
        <w:t xml:space="preserve">). </w:t>
      </w:r>
      <w:commentRangeStart w:id="53"/>
      <w:r w:rsidR="00A67F84">
        <w:t xml:space="preserve">T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commentRangeEnd w:id="53"/>
      <w:r w:rsidR="002B403F">
        <w:rPr>
          <w:rStyle w:val="Refdecomentario"/>
        </w:rPr>
        <w:commentReference w:id="53"/>
      </w:r>
      <w:r w:rsidR="005A3030">
        <w:t xml:space="preserve"> </w:t>
      </w:r>
      <w:r w:rsidR="005A3030">
        <w:t xml:space="preserve">To confirm that GDD was a good predictor of water stress at the microsite level, we used </w:t>
      </w:r>
      <w:proofErr w:type="spellStart"/>
      <w:r w:rsidR="00B035D0">
        <w:t>Microlog</w:t>
      </w:r>
      <w:proofErr w:type="spellEnd"/>
      <w:r w:rsidR="00B035D0">
        <w:t xml:space="preserve"> SP3 </w:t>
      </w:r>
      <w:r w:rsidR="005A3030">
        <w:t>data collected f</w:t>
      </w:r>
      <w:r w:rsidR="00B035D0">
        <w:t>or</w:t>
      </w:r>
      <w:r w:rsidR="005A3030">
        <w:t xml:space="preserve"> our </w:t>
      </w:r>
      <w:proofErr w:type="gramStart"/>
      <w:r w:rsidR="005A3030">
        <w:t>4</w:t>
      </w:r>
      <w:proofErr w:type="gramEnd"/>
      <w:r w:rsidR="005A3030">
        <w:t xml:space="preserve"> sites in 2022 and 2023 </w:t>
      </w:r>
      <w:r w:rsidR="00B035D0">
        <w:t>to test if there was</w:t>
      </w:r>
      <w:r w:rsidR="005A3030">
        <w:t xml:space="preserve"> a positive relationship between </w:t>
      </w:r>
      <w:r w:rsidR="00B035D0">
        <w:t>GDD</w:t>
      </w:r>
      <w:r w:rsidR="005A3030">
        <w:t xml:space="preserve"> and water potential. </w:t>
      </w:r>
      <w:r w:rsidR="00FB57CD">
        <w:t>We concluded that s</w:t>
      </w:r>
      <w:r w:rsidR="005A3030">
        <w:t xml:space="preserve">ites and years with higher GDD correlated with </w:t>
      </w:r>
      <w:commentRangeStart w:id="54"/>
      <w:r w:rsidR="00585B7F">
        <w:t>lower</w:t>
      </w:r>
      <w:r w:rsidR="005A3030">
        <w:t xml:space="preserve"> </w:t>
      </w:r>
      <w:commentRangeEnd w:id="54"/>
      <w:r w:rsidR="00585B7F">
        <w:rPr>
          <w:rStyle w:val="Refdecomentario"/>
        </w:rPr>
        <w:commentReference w:id="54"/>
      </w:r>
      <w:r w:rsidR="005A3030">
        <w:t>values of water potential (</w:t>
      </w:r>
      <w:r w:rsidR="00FB57CD">
        <w:t>r2=0.87</w:t>
      </w:r>
      <w:proofErr w:type="gramStart"/>
      <w:r w:rsidR="00FB57CD">
        <w:t xml:space="preserve">, </w:t>
      </w:r>
      <w:r w:rsidR="005A3030">
        <w:t xml:space="preserve"> Fig</w:t>
      </w:r>
      <w:proofErr w:type="gramEnd"/>
      <w:r w:rsidR="005A3030">
        <w:t xml:space="preserve"> 2C).</w:t>
      </w:r>
    </w:p>
    <w:p w14:paraId="0C2E5821" w14:textId="4E116F95" w:rsidR="00B500F2" w:rsidRDefault="0068503C" w:rsidP="0070572A">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2D23D875" w:rsidR="003845EA" w:rsidRDefault="00663006" w:rsidP="0070572A">
      <w:pPr>
        <w:spacing w:line="360" w:lineRule="auto"/>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plot, </w:t>
      </w:r>
      <w:r w:rsidR="00526D54">
        <w:t xml:space="preserve">within a 2m radius from the </w:t>
      </w:r>
      <w:proofErr w:type="spellStart"/>
      <w:r w:rsidR="00526D54">
        <w:t>datalogger</w:t>
      </w:r>
      <w:proofErr w:type="spellEnd"/>
      <w:r w:rsidR="00526D54">
        <w:t xml:space="preserve">,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w:t>
      </w:r>
      <w:proofErr w:type="spellStart"/>
      <w:r w:rsidR="006D223E">
        <w:rPr>
          <w:rFonts w:cstheme="minorHAnsi"/>
          <w:lang w:val="en-US"/>
        </w:rPr>
        <w:t>seeds</w:t>
      </w:r>
      <w:r w:rsidR="00AC7532" w:rsidRPr="00AC319B">
        <w:rPr>
          <w:rFonts w:cstheme="minorHAnsi"/>
          <w:lang w:val="en-US"/>
        </w:rPr>
        <w:t>of</w:t>
      </w:r>
      <w:proofErr w:type="spellEnd"/>
      <w:r w:rsidR="00AC7532" w:rsidRPr="00AC319B">
        <w:rPr>
          <w:rFonts w:cstheme="minorHAnsi"/>
          <w:lang w:val="en-US"/>
        </w:rPr>
        <w:t xml:space="preserve"> wild populations</w:t>
      </w:r>
      <w:r w:rsidR="0081658B">
        <w:rPr>
          <w:rFonts w:cstheme="minorHAnsi"/>
          <w:lang w:val="en-US"/>
        </w:rPr>
        <w:t xml:space="preserve"> (ENSCONET, 2009)</w:t>
      </w:r>
      <w:r w:rsidR="00526D54">
        <w:rPr>
          <w:rFonts w:cstheme="minorHAnsi"/>
          <w:lang w:val="en-US"/>
        </w:rPr>
        <w:t xml:space="preserve"> </w:t>
      </w:r>
      <w:r w:rsidR="00324D6F">
        <w:t>(</w:t>
      </w:r>
      <w:r w:rsidR="005A1026">
        <w:t>F</w:t>
      </w:r>
      <w:r w:rsidR="00324D6F">
        <w:t>ig 1C</w:t>
      </w:r>
      <w:r w:rsidR="00526D54">
        <w:t>)</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B642A1">
        <w:rPr>
          <w:lang w:val="en-US"/>
        </w:rPr>
        <w:t xml:space="preserve">all </w:t>
      </w:r>
      <w:commentRangeStart w:id="55"/>
      <w:r w:rsidR="00B642A1">
        <w:rPr>
          <w:lang w:val="en-US"/>
        </w:rPr>
        <w:t>84</w:t>
      </w:r>
      <w:r w:rsidR="003845EA" w:rsidRPr="0062654F">
        <w:rPr>
          <w:lang w:val="en-US"/>
        </w:rPr>
        <w:t xml:space="preserve"> plots</w:t>
      </w:r>
      <w:commentRangeEnd w:id="55"/>
      <w:r w:rsidR="00E244A6">
        <w:rPr>
          <w:rStyle w:val="Refdecomentario"/>
        </w:rPr>
        <w:commentReference w:id="55"/>
      </w:r>
      <w:r w:rsidR="00B642A1">
        <w:rPr>
          <w:lang w:val="en-US"/>
        </w:rPr>
        <w:t xml:space="preserve"> 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w:t>
      </w:r>
      <w:r w:rsidR="00B642A1">
        <w:rPr>
          <w:lang w:val="en-US"/>
        </w:rPr>
        <w:lastRenderedPageBreak/>
        <w:t>600) from 18 of them.</w:t>
      </w:r>
      <w:r w:rsidR="003845EA" w:rsidRPr="0062654F">
        <w:rPr>
          <w:lang w:val="en-US"/>
        </w:rPr>
        <w:t xml:space="preserve"> </w:t>
      </w:r>
      <w:r w:rsidR="00F4499A">
        <w:rPr>
          <w:lang w:val="en-US"/>
        </w:rPr>
        <w:t xml:space="preserve">We consider these 18 plots as the study subpopulations of </w:t>
      </w:r>
      <w:r w:rsidR="00F4499A" w:rsidRPr="00D25BB2">
        <w:rPr>
          <w:i/>
          <w:iCs/>
          <w:lang w:val="en-US"/>
        </w:rPr>
        <w:t>D. langeanus</w:t>
      </w:r>
      <w:r w:rsidR="00F4499A">
        <w:rPr>
          <w:lang w:val="en-US"/>
        </w:rPr>
        <w:t xml:space="preserve">. </w:t>
      </w:r>
      <w:r w:rsidR="00E244A6">
        <w:rPr>
          <w:rFonts w:cstheme="minorHAnsi"/>
          <w:lang w:val="en-US"/>
        </w:rPr>
        <w:t>Immediately after collection</w:t>
      </w:r>
      <w:r w:rsidR="00E244A6">
        <w:rPr>
          <w:rFonts w:cstheme="minorHAnsi"/>
          <w:lang w:val="en-US"/>
        </w:rPr>
        <w:t xml:space="preserve">,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proofErr w:type="spellStart"/>
      <w:r w:rsidR="00651D4D" w:rsidRPr="00651D4D">
        <w:rPr>
          <w:highlight w:val="red"/>
          <w:lang w:val="en-US"/>
          <w:rPrChange w:id="56" w:author="EDUARDO FERNANDEZ PASCUAL" w:date="2023-12-11T12:31:00Z">
            <w:rPr>
              <w:lang w:val="en-US"/>
            </w:rPr>
          </w:rPrChange>
        </w:rPr>
        <w:t>marca</w:t>
      </w:r>
      <w:proofErr w:type="spellEnd"/>
      <w:r w:rsidR="00651D4D" w:rsidRPr="00651D4D">
        <w:rPr>
          <w:highlight w:val="red"/>
          <w:lang w:val="en-US"/>
          <w:rPrChange w:id="57" w:author="EDUARDO FERNANDEZ PASCUAL" w:date="2023-12-11T12:31:00Z">
            <w:rPr>
              <w:lang w:val="en-US"/>
            </w:rPr>
          </w:rPrChange>
        </w:rPr>
        <w:t xml:space="preserve">, </w:t>
      </w:r>
      <w:proofErr w:type="spellStart"/>
      <w:r w:rsidR="00651D4D" w:rsidRPr="00651D4D">
        <w:rPr>
          <w:highlight w:val="red"/>
          <w:lang w:val="en-US"/>
          <w:rPrChange w:id="58" w:author="EDUARDO FERNANDEZ PASCUAL" w:date="2023-12-11T12:31:00Z">
            <w:rPr>
              <w:lang w:val="en-US"/>
            </w:rPr>
          </w:rPrChange>
        </w:rPr>
        <w:t>modelo</w:t>
      </w:r>
      <w:proofErr w:type="spellEnd"/>
      <w:r w:rsidR="00651D4D" w:rsidRPr="00651D4D">
        <w:rPr>
          <w:highlight w:val="red"/>
          <w:lang w:val="en-US"/>
          <w:rPrChange w:id="59" w:author="EDUARDO FERNANDEZ PASCUAL" w:date="2023-12-11T12:31:00Z">
            <w:rPr>
              <w:lang w:val="en-US"/>
            </w:rPr>
          </w:rPrChange>
        </w:rPr>
        <w:t xml:space="preserve"> y precision de la </w:t>
      </w:r>
      <w:proofErr w:type="spellStart"/>
      <w:r w:rsidR="00651D4D" w:rsidRPr="00651D4D">
        <w:rPr>
          <w:highlight w:val="red"/>
          <w:lang w:val="en-US"/>
          <w:rPrChange w:id="60" w:author="EDUARDO FERNANDEZ PASCUAL" w:date="2023-12-11T12:31:00Z">
            <w:rPr>
              <w:lang w:val="en-US"/>
            </w:rPr>
          </w:rPrChange>
        </w:rPr>
        <w:t>balanza</w:t>
      </w:r>
      <w:proofErr w:type="spellEnd"/>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proofErr w:type="gramStart"/>
      <w:r w:rsidR="004C631E">
        <w:rPr>
          <w:lang w:val="en-US"/>
        </w:rPr>
        <w:t>germination,</w:t>
      </w:r>
      <w:proofErr w:type="gramEnd"/>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582C98">
        <w:rPr>
          <w:lang w:val="en-US"/>
        </w:rPr>
        <w:t xml:space="preserve">germination </w:t>
      </w:r>
      <w:r w:rsidR="004C631E">
        <w:rPr>
          <w:lang w:val="en-US"/>
        </w:rPr>
        <w:t>base water potential.</w:t>
      </w:r>
      <w:r w:rsidR="00A3062A" w:rsidRPr="00A3062A">
        <w:t xml:space="preserve"> </w:t>
      </w:r>
    </w:p>
    <w:p w14:paraId="64090E18" w14:textId="4CBD90B5" w:rsidR="0068503C" w:rsidRDefault="0068503C" w:rsidP="0070572A">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1FDBFE42" w14:textId="07DBA744" w:rsidR="006F63F3" w:rsidRDefault="00C652AF" w:rsidP="0070572A">
      <w:pPr>
        <w:spacing w:line="360" w:lineRule="auto"/>
        <w:jc w:val="both"/>
        <w:rPr>
          <w:lang w:val="en-US"/>
        </w:rPr>
      </w:pPr>
      <w:r>
        <w:rPr>
          <w:rFonts w:cstheme="minorHAnsi"/>
          <w:lang w:val="en-US"/>
        </w:rPr>
        <w:t>To test the</w:t>
      </w:r>
      <w:r w:rsidR="006D223E">
        <w:rPr>
          <w:rFonts w:cstheme="minorHAnsi"/>
          <w:lang w:val="en-US"/>
        </w:rPr>
        <w:t xml:space="preserve"> seed </w:t>
      </w:r>
      <w:r>
        <w:rPr>
          <w:rFonts w:cstheme="minorHAnsi"/>
          <w:lang w:val="en-US"/>
        </w:rPr>
        <w:t>germination responses to water stress</w:t>
      </w:r>
      <w:r w:rsidR="009968B7">
        <w:rPr>
          <w:rFonts w:cstheme="minorHAnsi"/>
          <w:lang w:val="en-US"/>
        </w:rPr>
        <w:t>,</w:t>
      </w:r>
      <w:r>
        <w:rPr>
          <w:rFonts w:cstheme="minorHAnsi"/>
          <w:lang w:val="en-US"/>
        </w:rPr>
        <w:t xml:space="preserve"> we performed </w:t>
      </w:r>
      <w:r w:rsidR="006F63F3">
        <w:rPr>
          <w:rFonts w:cstheme="minorHAnsi"/>
          <w:lang w:val="en-US"/>
        </w:rPr>
        <w:t xml:space="preserve">laboratory experiments using </w:t>
      </w:r>
      <w:r w:rsidR="006F63F3" w:rsidRPr="006F63F3">
        <w:rPr>
          <w:rFonts w:cstheme="minorHAnsi"/>
          <w:lang w:val="en-US"/>
        </w:rPr>
        <w:t xml:space="preserve">polyethylene glycol </w:t>
      </w:r>
      <w:r w:rsidR="006F63F3">
        <w:rPr>
          <w:rFonts w:cstheme="minorHAnsi"/>
          <w:lang w:val="en-US"/>
        </w:rPr>
        <w:t>s</w:t>
      </w:r>
      <w:r w:rsidR="006F63F3" w:rsidRPr="006F63F3">
        <w:rPr>
          <w:rFonts w:cstheme="minorHAnsi"/>
          <w:lang w:val="en-US"/>
        </w:rPr>
        <w:t>olution</w:t>
      </w:r>
      <w:r w:rsidR="006F63F3">
        <w:rPr>
          <w:rFonts w:cstheme="minorHAnsi"/>
          <w:lang w:val="en-US"/>
        </w:rPr>
        <w:t>s</w:t>
      </w:r>
      <w:r w:rsidR="006F63F3" w:rsidRPr="006F63F3">
        <w:rPr>
          <w:rFonts w:cstheme="minorHAnsi"/>
          <w:lang w:val="en-US"/>
        </w:rPr>
        <w:t xml:space="preserve"> </w:t>
      </w:r>
      <w:r w:rsidR="009968B7">
        <w:rPr>
          <w:rFonts w:cstheme="minorHAnsi"/>
          <w:lang w:val="en-US"/>
        </w:rPr>
        <w:t xml:space="preserve">to simulate different water potential scenarios </w:t>
      </w:r>
      <w:r w:rsidR="006F63F3" w:rsidRPr="006F63F3">
        <w:rPr>
          <w:rFonts w:cstheme="minorHAnsi"/>
          <w:lang w:val="en-US"/>
        </w:rPr>
        <w:t>(PEG)</w:t>
      </w:r>
      <w:r w:rsidR="00727C95">
        <w:rPr>
          <w:rFonts w:cstheme="minorHAnsi"/>
          <w:lang w:val="en-US"/>
        </w:rPr>
        <w:t>. Since w</w:t>
      </w:r>
      <w:r w:rsidR="00727C95" w:rsidRPr="00727C95">
        <w:rPr>
          <w:rFonts w:cstheme="minorHAnsi"/>
          <w:lang w:val="en-US"/>
        </w:rPr>
        <w:t xml:space="preserve">e </w:t>
      </w:r>
      <w:r w:rsidR="00727C95">
        <w:rPr>
          <w:rFonts w:cstheme="minorHAnsi"/>
          <w:lang w:val="en-US"/>
        </w:rPr>
        <w:t>could</w:t>
      </w:r>
      <w:r w:rsidR="00727C95" w:rsidRPr="00727C95">
        <w:rPr>
          <w:rFonts w:cstheme="minorHAnsi"/>
          <w:lang w:val="en-US"/>
        </w:rPr>
        <w:t xml:space="preserve"> not find previous information about the species water</w:t>
      </w:r>
      <w:r w:rsidR="00186451">
        <w:rPr>
          <w:rFonts w:cstheme="minorHAnsi"/>
          <w:lang w:val="en-US"/>
        </w:rPr>
        <w:t xml:space="preserve"> potential</w:t>
      </w:r>
      <w:r w:rsidR="00727C95" w:rsidRPr="00727C95">
        <w:rPr>
          <w:rFonts w:cstheme="minorHAnsi"/>
          <w:lang w:val="en-US"/>
        </w:rPr>
        <w:t xml:space="preserve"> requirements for germination</w:t>
      </w:r>
      <w:r w:rsidR="00727C95">
        <w:rPr>
          <w:rFonts w:cstheme="minorHAnsi"/>
          <w:lang w:val="en-US"/>
        </w:rPr>
        <w:t xml:space="preserve">, </w:t>
      </w:r>
      <w:r w:rsidR="00727C95">
        <w:rPr>
          <w:lang w:val="en-US"/>
        </w:rPr>
        <w:t>w</w:t>
      </w:r>
      <w:r w:rsidR="00727C95">
        <w:rPr>
          <w:lang w:val="en-US"/>
        </w:rPr>
        <w:t>e performed a previous</w:t>
      </w:r>
      <w:r w:rsidR="00727C95" w:rsidRPr="00A3062A">
        <w:rPr>
          <w:lang w:val="en-US"/>
        </w:rPr>
        <w:t xml:space="preserve"> pilot study </w:t>
      </w:r>
      <w:r w:rsidR="00727C95">
        <w:rPr>
          <w:lang w:val="en-US"/>
        </w:rPr>
        <w:t xml:space="preserve">that </w:t>
      </w:r>
      <w:r w:rsidR="00727C95" w:rsidRPr="00A3062A">
        <w:rPr>
          <w:lang w:val="en-US"/>
        </w:rPr>
        <w:t>showed zero germination at -1.4 and -1.6 MPa</w:t>
      </w:r>
      <w:r w:rsidR="009968B7">
        <w:rPr>
          <w:lang w:val="en-US"/>
        </w:rPr>
        <w:t>.</w:t>
      </w:r>
      <w:r w:rsidR="00727C95" w:rsidRPr="00A3062A">
        <w:rPr>
          <w:lang w:val="en-US"/>
        </w:rPr>
        <w:t xml:space="preserve"> </w:t>
      </w:r>
      <w:r w:rsidR="00186451">
        <w:rPr>
          <w:lang w:val="en-US"/>
        </w:rPr>
        <w:t>T</w:t>
      </w:r>
      <w:r w:rsidR="00727C95" w:rsidRPr="00A3062A">
        <w:rPr>
          <w:lang w:val="en-US"/>
        </w:rPr>
        <w:t>hus</w:t>
      </w:r>
      <w:r w:rsidR="00D25BB2">
        <w:rPr>
          <w:lang w:val="en-US"/>
        </w:rPr>
        <w:t>,</w:t>
      </w:r>
      <w:r w:rsidR="00727C95" w:rsidRPr="00A3062A">
        <w:rPr>
          <w:lang w:val="en-US"/>
        </w:rPr>
        <w:t xml:space="preserve"> we excluded those </w:t>
      </w:r>
      <w:r w:rsidR="00076700">
        <w:rPr>
          <w:lang w:val="en-US"/>
        </w:rPr>
        <w:t>levels</w:t>
      </w:r>
      <w:r w:rsidR="00727C95" w:rsidRPr="00A3062A">
        <w:rPr>
          <w:lang w:val="en-US"/>
        </w:rPr>
        <w:t xml:space="preserve"> </w:t>
      </w:r>
      <w:r w:rsidR="00186451">
        <w:rPr>
          <w:lang w:val="en-US"/>
        </w:rPr>
        <w:t xml:space="preserve">and selected five water potential treatments for the final experiment: </w:t>
      </w:r>
      <w:proofErr w:type="gramStart"/>
      <w:r w:rsidR="00076700">
        <w:rPr>
          <w:lang w:val="en-US"/>
        </w:rPr>
        <w:t>0</w:t>
      </w:r>
      <w:proofErr w:type="gramEnd"/>
      <w:r w:rsidR="00076700">
        <w:rPr>
          <w:lang w:val="en-US"/>
        </w:rPr>
        <w:t xml:space="preserve">, </w:t>
      </w:r>
      <w:r w:rsidR="00076700" w:rsidRPr="009643D0">
        <w:rPr>
          <w:lang w:val="en-CA"/>
        </w:rPr>
        <w:t>−0.2, −0.4, −0.6, −0.8, −1 and −1.2 MPa</w:t>
      </w:r>
      <w:r w:rsidR="00076700">
        <w:rPr>
          <w:lang w:val="en-US"/>
        </w:rPr>
        <w:t>.</w:t>
      </w:r>
    </w:p>
    <w:p w14:paraId="37DA0F27" w14:textId="68B151C3" w:rsidR="00533CCB" w:rsidRDefault="00533CCB" w:rsidP="0070572A">
      <w:pPr>
        <w:spacing w:line="360" w:lineRule="auto"/>
        <w:jc w:val="both"/>
        <w:rPr>
          <w:rFonts w:cstheme="minorHAnsi"/>
          <w:lang w:val="en-US"/>
        </w:rPr>
      </w:pPr>
      <w:r>
        <w:rPr>
          <w:lang w:val="en-US"/>
        </w:rPr>
        <w:t xml:space="preserve">We wanted to measure germination responses to water stress in </w:t>
      </w:r>
      <w:proofErr w:type="gramStart"/>
      <w:r w:rsidR="00103812">
        <w:rPr>
          <w:lang w:val="en-US"/>
        </w:rPr>
        <w:t>functionally-significant</w:t>
      </w:r>
      <w:proofErr w:type="gramEnd"/>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 xml:space="preserve">D. </w:t>
      </w:r>
      <w:proofErr w:type="spellStart"/>
      <w:r w:rsidR="000C3D3B" w:rsidRPr="00D25BB2">
        <w:rPr>
          <w:i/>
          <w:iCs/>
          <w:lang w:val="en-US"/>
        </w:rPr>
        <w:t>langeanus</w:t>
      </w:r>
      <w:proofErr w:type="spellEnd"/>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lt; 10 days after collection, hereafter called “</w:t>
      </w:r>
      <w:commentRangeStart w:id="61"/>
      <w:r w:rsidR="004E0359">
        <w:rPr>
          <w:rFonts w:cstheme="minorHAnsi"/>
          <w:lang w:val="en-US"/>
        </w:rPr>
        <w:t>immediate</w:t>
      </w:r>
      <w:commentRangeEnd w:id="61"/>
      <w:r w:rsidR="004E3A52">
        <w:rPr>
          <w:rStyle w:val="Refdecomentario"/>
        </w:rPr>
        <w:commentReference w:id="61"/>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ripening”)</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proofErr w:type="gramStart"/>
      <w:r w:rsidR="00D25BB2">
        <w:rPr>
          <w:rFonts w:cstheme="minorHAnsi"/>
          <w:lang w:val="en-US"/>
        </w:rPr>
        <w:t>6</w:t>
      </w:r>
      <w:proofErr w:type="gramEnd"/>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ripening treatment</w:t>
      </w:r>
      <w:r w:rsidR="009F62B4">
        <w:rPr>
          <w:rFonts w:cstheme="minorHAnsi"/>
          <w:lang w:val="en-US"/>
        </w:rPr>
        <w:t xml:space="preserve"> (</w:t>
      </w:r>
      <w:r w:rsidR="009F62B4" w:rsidRPr="00D25BB2">
        <w:rPr>
          <w:rFonts w:cstheme="minorHAnsi"/>
          <w:highlight w:val="red"/>
          <w:lang w:val="en-US"/>
        </w:rPr>
        <w:t>Table X</w:t>
      </w:r>
      <w:r w:rsidR="009F62B4">
        <w:rPr>
          <w:rFonts w:cstheme="minorHAnsi"/>
          <w:lang w:val="en-US"/>
        </w:rPr>
        <w:t>)</w:t>
      </w:r>
      <w:r w:rsidR="00890B14">
        <w:rPr>
          <w:rFonts w:cstheme="minorHAnsi"/>
          <w:lang w:val="en-US"/>
        </w:rPr>
        <w:t>.</w:t>
      </w:r>
    </w:p>
    <w:p w14:paraId="587A45B3" w14:textId="0531B2D6" w:rsidR="00426DDC" w:rsidRPr="00773119" w:rsidRDefault="00CB2169" w:rsidP="0070572A">
      <w:pPr>
        <w:spacing w:line="360" w:lineRule="auto"/>
        <w:jc w:val="both"/>
        <w:rPr>
          <w:lang w:val="en-CA"/>
        </w:rPr>
      </w:pPr>
      <w:r>
        <w:rPr>
          <w:rFonts w:cstheme="minorHAnsi"/>
          <w:lang w:val="en-US"/>
        </w:rPr>
        <w:t xml:space="preserve">For each treatment combination (7 water potential treatments x 2 storage treatments x </w:t>
      </w:r>
      <w:r w:rsidR="00D25BB2">
        <w:rPr>
          <w:rFonts w:cstheme="minorHAnsi"/>
          <w:lang w:val="en-US"/>
        </w:rPr>
        <w:t>12</w:t>
      </w:r>
      <w:r>
        <w:rPr>
          <w:rFonts w:cstheme="minorHAnsi"/>
          <w:lang w:val="en-US"/>
        </w:rPr>
        <w:t xml:space="preserve"> subpopulations) we sowed 4 Petri </w:t>
      </w:r>
      <w:r w:rsidR="007E7BBE">
        <w:rPr>
          <w:rFonts w:cstheme="minorHAnsi"/>
          <w:lang w:val="en-US"/>
        </w:rPr>
        <w:t>dish</w:t>
      </w:r>
      <w:r w:rsidR="00A433B0">
        <w:rPr>
          <w:rFonts w:cstheme="minorHAnsi"/>
          <w:lang w:val="en-US"/>
        </w:rPr>
        <w:t xml:space="preserve">es </w:t>
      </w:r>
      <w:r w:rsidR="007E7BBE">
        <w:rPr>
          <w:rFonts w:cstheme="minorHAnsi"/>
          <w:lang w:val="en-US"/>
        </w:rPr>
        <w:t>with</w:t>
      </w:r>
      <w:r>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w:t>
      </w:r>
      <w:proofErr w:type="spellStart"/>
      <w:r w:rsidR="001631D3" w:rsidRPr="00AC319B">
        <w:rPr>
          <w:rFonts w:eastAsia="Times New Roman" w:cstheme="minorHAnsi"/>
          <w:color w:val="000000"/>
          <w:lang w:val="en-US" w:eastAsia="ca-ES"/>
        </w:rPr>
        <w:t>Anoia</w:t>
      </w:r>
      <w:proofErr w:type="spellEnd"/>
      <w:r w:rsidR="001631D3" w:rsidRPr="00AC319B">
        <w:rPr>
          <w:rFonts w:eastAsia="Times New Roman" w:cstheme="minorHAnsi"/>
          <w:color w:val="000000"/>
          <w:lang w:val="en-US" w:eastAsia="ca-ES"/>
        </w:rPr>
        <w:t xml:space="preserve">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62"/>
      <w:proofErr w:type="spellStart"/>
      <w:r w:rsidR="00096970">
        <w:rPr>
          <w:lang w:val="en-CA"/>
        </w:rPr>
        <w:t>Vilella</w:t>
      </w:r>
      <w:proofErr w:type="spellEnd"/>
      <w:r w:rsidR="00096970">
        <w:rPr>
          <w:lang w:val="en-CA"/>
        </w:rPr>
        <w:t xml:space="preserve"> et </w:t>
      </w:r>
      <w:r w:rsidR="00096970">
        <w:rPr>
          <w:lang w:val="en-CA"/>
        </w:rPr>
        <w:lastRenderedPageBreak/>
        <w:t>al</w:t>
      </w:r>
      <w:r w:rsidR="007D511D">
        <w:rPr>
          <w:lang w:val="en-CA"/>
        </w:rPr>
        <w:t>.</w:t>
      </w:r>
      <w:r w:rsidR="00096970">
        <w:rPr>
          <w:lang w:val="en-CA"/>
        </w:rPr>
        <w:t xml:space="preserve"> </w:t>
      </w:r>
      <w:r w:rsidR="007D511D">
        <w:rPr>
          <w:lang w:val="en-CA"/>
        </w:rPr>
        <w:t>(</w:t>
      </w:r>
      <w:r w:rsidR="00096970">
        <w:rPr>
          <w:lang w:val="en-CA"/>
        </w:rPr>
        <w:t>1991</w:t>
      </w:r>
      <w:commentRangeEnd w:id="62"/>
      <w:r w:rsidR="007D511D">
        <w:rPr>
          <w:lang w:val="en-CA"/>
        </w:rPr>
        <w:t>)</w:t>
      </w:r>
      <w:r w:rsidR="00096970">
        <w:rPr>
          <w:rStyle w:val="Refdecomentario"/>
        </w:rPr>
        <w:commentReference w:id="62"/>
      </w:r>
      <w:r w:rsidR="00CF269A">
        <w:t xml:space="preserve"> </w:t>
      </w:r>
      <w:r w:rsidR="001631D3" w:rsidRPr="009643D0">
        <w:rPr>
          <w:lang w:val="en-CA"/>
        </w:rPr>
        <w:t>to reach osmotic potentials of −0.2, −0.4, −0.6, −0.8, −1 and −1.2 MPa</w:t>
      </w:r>
      <w:r w:rsidR="00B50B41">
        <w:rPr>
          <w:lang w:val="en-CA"/>
        </w:rPr>
        <w:t xml:space="preserve"> at 20 ºC</w:t>
      </w:r>
      <w:r w:rsidR="00B01C5C">
        <w:rPr>
          <w:lang w:val="en-CA"/>
        </w:rPr>
        <w:t xml:space="preserve"> (the experimental temperature)</w:t>
      </w:r>
      <w:r w:rsidR="00426DDC">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042D70F0" w14:textId="36B7E239" w:rsidR="005A5C83" w:rsidRDefault="00D25BB2" w:rsidP="0070572A">
      <w:pPr>
        <w:spacing w:line="360" w:lineRule="auto"/>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144D30">
        <w:rPr>
          <w:rFonts w:cstheme="minorHAnsi"/>
          <w:lang w:val="en-US"/>
        </w:rPr>
        <w:t>n to happen (paper move-along?)</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 xml:space="preserve">It </w:t>
      </w:r>
      <w:proofErr w:type="gramStart"/>
      <w:r w:rsidR="00FB694E">
        <w:rPr>
          <w:lang w:val="en-CA"/>
        </w:rPr>
        <w:t>must be noted</w:t>
      </w:r>
      <w:proofErr w:type="gramEnd"/>
      <w:r w:rsidR="0038254B">
        <w:rPr>
          <w:lang w:val="en-CA"/>
        </w:rPr>
        <w:t>,</w:t>
      </w:r>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w:t>
      </w:r>
      <w:proofErr w:type="spellStart"/>
      <w:r w:rsidR="0068503C" w:rsidRPr="00AC319B">
        <w:rPr>
          <w:rFonts w:cstheme="minorHAnsi"/>
          <w:lang w:val="en-US"/>
        </w:rPr>
        <w:t>Aralab</w:t>
      </w:r>
      <w:proofErr w:type="spellEnd"/>
      <w:r w:rsidR="0068503C" w:rsidRPr="00AC319B">
        <w:rPr>
          <w:rFonts w:cstheme="minorHAnsi"/>
          <w:lang w:val="en-US"/>
        </w:rPr>
        <w:t xml:space="preserve"> climatic chamber </w:t>
      </w:r>
      <w:proofErr w:type="spellStart"/>
      <w:r w:rsidR="0068503C" w:rsidRPr="00AC319B">
        <w:rPr>
          <w:rFonts w:cstheme="minorHAnsi"/>
          <w:lang w:val="en-US"/>
        </w:rPr>
        <w:t>Fitoclima</w:t>
      </w:r>
      <w:proofErr w:type="spellEnd"/>
      <w:r w:rsidR="0068503C" w:rsidRPr="00AC319B">
        <w:rPr>
          <w:rFonts w:cstheme="minorHAnsi"/>
          <w:lang w:val="en-US"/>
        </w:rPr>
        <w:t xml:space="preserve"> S600 PL, equipped with </w:t>
      </w:r>
      <w:proofErr w:type="gramStart"/>
      <w:r w:rsidR="0068503C" w:rsidRPr="00AC319B">
        <w:rPr>
          <w:rFonts w:cstheme="minorHAnsi"/>
          <w:lang w:val="en-US"/>
        </w:rPr>
        <w:t>4</w:t>
      </w:r>
      <w:proofErr w:type="gramEnd"/>
      <w:r w:rsidR="0068503C" w:rsidRPr="00AC319B">
        <w:rPr>
          <w:rFonts w:cstheme="minorHAnsi"/>
          <w:lang w:val="en-US"/>
        </w:rPr>
        <w:t xml:space="preserve"> led modules 11W 350mA</w:t>
      </w:r>
      <w:r w:rsidR="00882503">
        <w:rPr>
          <w:rFonts w:cstheme="minorHAnsi"/>
          <w:lang w:val="en-US"/>
        </w:rPr>
        <w:t>)</w:t>
      </w:r>
      <w:r w:rsidR="00C51EB6">
        <w:rPr>
          <w:rFonts w:cstheme="minorHAnsi"/>
          <w:lang w:val="en-US"/>
        </w:rPr>
        <w:t>.</w:t>
      </w:r>
    </w:p>
    <w:p w14:paraId="6F7D7451" w14:textId="24013C75" w:rsidR="00C75E5B" w:rsidRPr="0038254B" w:rsidRDefault="003C4097" w:rsidP="00CC2209">
      <w:pPr>
        <w:spacing w:line="360" w:lineRule="auto"/>
        <w:jc w:val="both"/>
        <w:rPr>
          <w:lang w:val="en-CA"/>
        </w:rPr>
      </w:pPr>
      <w:r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Pr="0038254B">
        <w:t xml:space="preserve">and </w:t>
      </w:r>
      <w:r w:rsidR="00CF269A" w:rsidRPr="0038254B">
        <w:t>then</w:t>
      </w:r>
      <w:r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w:t>
      </w:r>
      <w:proofErr w:type="spellStart"/>
      <w:r w:rsidR="006D223E">
        <w:t>seeds</w:t>
      </w:r>
      <w:r w:rsidR="00A649DA" w:rsidRPr="0038254B">
        <w:t>during</w:t>
      </w:r>
      <w:proofErr w:type="spellEnd"/>
      <w:r w:rsidR="00A649DA" w:rsidRPr="0038254B">
        <w:t xml:space="preserve">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r w:rsidR="00B205FA" w:rsidRPr="0038254B">
        <w:t>dead</w:t>
      </w:r>
      <w:r w:rsidR="00862CB7" w:rsidRPr="0038254B">
        <w:t xml:space="preserve"> or empty</w:t>
      </w:r>
      <w:r w:rsidR="00AF60ED" w:rsidRPr="0038254B">
        <w:t>.</w:t>
      </w:r>
      <w:r w:rsidR="006D223E">
        <w:t xml:space="preserve"> </w:t>
      </w:r>
      <w:proofErr w:type="spellStart"/>
      <w:proofErr w:type="gramStart"/>
      <w:r w:rsidR="006D223E">
        <w:t>seeds</w:t>
      </w:r>
      <w:r w:rsidR="00AF60ED" w:rsidRPr="0038254B">
        <w:t>with</w:t>
      </w:r>
      <w:proofErr w:type="spellEnd"/>
      <w:proofErr w:type="gramEnd"/>
      <w:r w:rsidR="00AF60ED" w:rsidRPr="0038254B">
        <w:t xml:space="preserve">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p>
    <w:p w14:paraId="24819549" w14:textId="71CC9600" w:rsidR="0042434E" w:rsidRPr="0042434E" w:rsidRDefault="00F7375B" w:rsidP="0070572A">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2A91478A"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w:t>
      </w:r>
      <w:commentRangeStart w:id="63"/>
      <w:r w:rsidR="00196BB5">
        <w:rPr>
          <w:rFonts w:asciiTheme="minorHAnsi" w:eastAsiaTheme="minorHAnsi" w:hAnsiTheme="minorHAnsi" w:cstheme="minorHAnsi"/>
          <w:color w:val="auto"/>
          <w:sz w:val="22"/>
          <w:szCs w:val="22"/>
          <w:lang w:val="en-US"/>
        </w:rPr>
        <w:t>Brooks et al., 2017</w:t>
      </w:r>
      <w:commentRangeEnd w:id="63"/>
      <w:r w:rsidR="00196BB5">
        <w:rPr>
          <w:rStyle w:val="Refdecomentario"/>
          <w:rFonts w:asciiTheme="minorHAnsi" w:eastAsiaTheme="minorHAnsi" w:hAnsiTheme="minorHAnsi" w:cstheme="minorBidi"/>
          <w:color w:val="auto"/>
        </w:rPr>
        <w:commentReference w:id="63"/>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commentRangeStart w:id="64"/>
      <w:proofErr w:type="spellStart"/>
      <w:r w:rsidR="009034F4" w:rsidRPr="00C44289">
        <w:rPr>
          <w:rFonts w:asciiTheme="minorHAnsi" w:eastAsiaTheme="minorHAnsi" w:hAnsiTheme="minorHAnsi" w:cstheme="minorHAnsi"/>
          <w:color w:val="auto"/>
          <w:sz w:val="22"/>
          <w:szCs w:val="22"/>
          <w:highlight w:val="yellow"/>
          <w:lang w:val="en-US"/>
        </w:rPr>
        <w:t>Fernández-Pascual</w:t>
      </w:r>
      <w:proofErr w:type="spellEnd"/>
      <w:r w:rsidR="009034F4" w:rsidRPr="00C44289">
        <w:rPr>
          <w:rFonts w:asciiTheme="minorHAnsi" w:eastAsiaTheme="minorHAnsi" w:hAnsiTheme="minorHAnsi" w:cstheme="minorHAnsi"/>
          <w:color w:val="auto"/>
          <w:sz w:val="22"/>
          <w:szCs w:val="22"/>
          <w:highlight w:val="yellow"/>
          <w:lang w:val="en-US"/>
        </w:rPr>
        <w:t xml:space="preserve"> and González-Rodríguez, 2020</w:t>
      </w:r>
      <w:commentRangeEnd w:id="64"/>
      <w:r w:rsidR="009034F4">
        <w:rPr>
          <w:rStyle w:val="Refdecomentario"/>
          <w:rFonts w:asciiTheme="minorHAnsi" w:eastAsiaTheme="minorHAnsi" w:hAnsiTheme="minorHAnsi" w:cstheme="minorBidi"/>
          <w:color w:val="auto"/>
        </w:rPr>
        <w:commentReference w:id="64"/>
      </w:r>
      <w:r w:rsidR="009034F4" w:rsidRPr="0042434E">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for fitting hydro time models (REFERENCIA BRADFORD)</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M</w:t>
      </w:r>
      <w:r w:rsidR="008A0176" w:rsidRPr="0038254B">
        <w:rPr>
          <w:rFonts w:asciiTheme="minorHAnsi" w:eastAsiaTheme="minorHAnsi" w:hAnsiTheme="minorHAnsi" w:cstheme="minorHAnsi"/>
          <w:color w:val="auto"/>
          <w:sz w:val="22"/>
          <w:szCs w:val="22"/>
          <w:lang w:val="en-US"/>
        </w:rPr>
        <w:t xml:space="preserve">odel </w:t>
      </w:r>
      <w:r w:rsidR="008A0176" w:rsidRPr="0038254B">
        <w:rPr>
          <w:rFonts w:asciiTheme="minorHAnsi" w:eastAsiaTheme="minorHAnsi" w:hAnsiTheme="minorHAnsi" w:cstheme="minorHAnsi"/>
          <w:color w:val="auto"/>
          <w:sz w:val="22"/>
          <w:szCs w:val="22"/>
          <w:lang w:val="en-US"/>
        </w:rPr>
        <w:t xml:space="preserve">fit and residuals </w:t>
      </w:r>
      <w:proofErr w:type="gramStart"/>
      <w:r w:rsidR="008A0176" w:rsidRPr="0038254B">
        <w:rPr>
          <w:rFonts w:asciiTheme="minorHAnsi" w:eastAsiaTheme="minorHAnsi" w:hAnsiTheme="minorHAnsi" w:cstheme="minorHAnsi"/>
          <w:color w:val="auto"/>
          <w:sz w:val="22"/>
          <w:szCs w:val="22"/>
          <w:lang w:val="en-US"/>
        </w:rPr>
        <w:t>were visually checked</w:t>
      </w:r>
      <w:proofErr w:type="gramEnd"/>
      <w:r w:rsidR="008A0176" w:rsidRPr="0038254B">
        <w:rPr>
          <w:rFonts w:asciiTheme="minorHAnsi" w:eastAsiaTheme="minorHAnsi" w:hAnsiTheme="minorHAnsi" w:cstheme="minorHAnsi"/>
          <w:color w:val="auto"/>
          <w:sz w:val="22"/>
          <w:szCs w:val="22"/>
          <w:lang w:val="en-US"/>
        </w:rPr>
        <w:t xml:space="preserve">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 (</w:t>
      </w:r>
      <w:commentRangeStart w:id="65"/>
      <w:proofErr w:type="spellStart"/>
      <w:r w:rsidR="008A0176" w:rsidRPr="0038254B">
        <w:rPr>
          <w:rFonts w:asciiTheme="minorHAnsi" w:eastAsiaTheme="minorHAnsi" w:hAnsiTheme="minorHAnsi" w:cstheme="minorHAnsi"/>
          <w:color w:val="auto"/>
          <w:sz w:val="22"/>
          <w:szCs w:val="22"/>
          <w:lang w:val="en-US"/>
        </w:rPr>
        <w:t>Hartig</w:t>
      </w:r>
      <w:proofErr w:type="spellEnd"/>
      <w:r w:rsidR="008A0176" w:rsidRPr="0038254B">
        <w:rPr>
          <w:rFonts w:asciiTheme="minorHAnsi" w:eastAsiaTheme="minorHAnsi" w:hAnsiTheme="minorHAnsi" w:cstheme="minorHAnsi"/>
          <w:color w:val="auto"/>
          <w:sz w:val="22"/>
          <w:szCs w:val="22"/>
          <w:lang w:val="en-US"/>
        </w:rPr>
        <w:t>, 2022</w:t>
      </w:r>
      <w:commentRangeEnd w:id="65"/>
      <w:ins w:id="66" w:author="EDUARDO FERNANDEZ PASCUAL" w:date="2023-12-11T13:18:00Z">
        <w:r w:rsidR="008A0176" w:rsidRPr="0038254B">
          <w:rPr>
            <w:rFonts w:asciiTheme="minorHAnsi" w:eastAsiaTheme="minorHAnsi" w:hAnsiTheme="minorHAnsi" w:cstheme="minorHAnsi"/>
            <w:color w:val="auto"/>
            <w:sz w:val="22"/>
            <w:szCs w:val="22"/>
            <w:lang w:val="en-US"/>
          </w:rPr>
          <w:commentReference w:id="65"/>
        </w:r>
      </w:ins>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67"/>
      <w:r w:rsidR="009221FF">
        <w:rPr>
          <w:rFonts w:asciiTheme="minorHAnsi" w:eastAsiaTheme="minorHAnsi" w:hAnsiTheme="minorHAnsi" w:cstheme="minorHAnsi"/>
          <w:color w:val="auto"/>
          <w:sz w:val="22"/>
          <w:szCs w:val="22"/>
          <w:lang w:val="en-US"/>
        </w:rPr>
        <w:t>package</w:t>
      </w:r>
      <w:commentRangeEnd w:id="67"/>
      <w:r w:rsidR="009221FF">
        <w:rPr>
          <w:rStyle w:val="Refdecomentario"/>
          <w:rFonts w:asciiTheme="minorHAnsi" w:eastAsiaTheme="minorHAnsi" w:hAnsiTheme="minorHAnsi" w:cstheme="minorBidi"/>
          <w:color w:val="auto"/>
        </w:rPr>
        <w:commentReference w:id="67"/>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68"/>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68"/>
      <w:r w:rsidR="00AE4B7E">
        <w:rPr>
          <w:rStyle w:val="Refdecomentario"/>
          <w:rFonts w:asciiTheme="minorHAnsi" w:eastAsiaTheme="minorHAnsi" w:hAnsiTheme="minorHAnsi" w:cstheme="minorBidi"/>
          <w:color w:val="auto"/>
        </w:rPr>
        <w:commentReference w:id="68"/>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69"/>
      <w:r w:rsidR="00A62FB6">
        <w:rPr>
          <w:rFonts w:asciiTheme="minorHAnsi" w:eastAsiaTheme="minorHAnsi" w:hAnsiTheme="minorHAnsi" w:cstheme="minorHAnsi"/>
          <w:color w:val="auto"/>
          <w:sz w:val="22"/>
          <w:szCs w:val="22"/>
          <w:lang w:val="en-US"/>
        </w:rPr>
        <w:t xml:space="preserve">Ram and </w:t>
      </w:r>
      <w:proofErr w:type="spellStart"/>
      <w:r w:rsidR="00A62FB6">
        <w:rPr>
          <w:rFonts w:asciiTheme="minorHAnsi" w:eastAsiaTheme="minorHAnsi" w:hAnsiTheme="minorHAnsi" w:cstheme="minorHAnsi"/>
          <w:color w:val="auto"/>
          <w:sz w:val="22"/>
          <w:szCs w:val="22"/>
          <w:lang w:val="en-US"/>
        </w:rPr>
        <w:t>Wckham</w:t>
      </w:r>
      <w:proofErr w:type="spellEnd"/>
      <w:r w:rsidR="00A62FB6">
        <w:rPr>
          <w:rFonts w:asciiTheme="minorHAnsi" w:eastAsiaTheme="minorHAnsi" w:hAnsiTheme="minorHAnsi" w:cstheme="minorHAnsi"/>
          <w:color w:val="auto"/>
          <w:sz w:val="22"/>
          <w:szCs w:val="22"/>
          <w:lang w:val="en-US"/>
        </w:rPr>
        <w:t xml:space="preserve"> 2023</w:t>
      </w:r>
      <w:commentRangeEnd w:id="69"/>
      <w:r w:rsidR="007B1808">
        <w:rPr>
          <w:rStyle w:val="Refdecomentario"/>
          <w:rFonts w:asciiTheme="minorHAnsi" w:eastAsiaTheme="minorHAnsi" w:hAnsiTheme="minorHAnsi" w:cstheme="minorBidi"/>
          <w:color w:val="auto"/>
        </w:rPr>
        <w:commentReference w:id="69"/>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2674280C" w:rsidR="00C51EB6" w:rsidRPr="00221957" w:rsidRDefault="00540F03" w:rsidP="0070572A">
      <w:pPr>
        <w:spacing w:line="360" w:lineRule="auto"/>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site</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water potential + 1|</w:t>
      </w:r>
      <w:commentRangeStart w:id="70"/>
      <w:r w:rsidR="00722EEC">
        <w:rPr>
          <w:rFonts w:cstheme="minorHAnsi"/>
          <w:lang w:val="en-US"/>
        </w:rPr>
        <w:t>site</w:t>
      </w:r>
      <w:r w:rsidR="00221957" w:rsidRPr="00221957">
        <w:rPr>
          <w:rFonts w:cstheme="minorHAnsi"/>
          <w:lang w:val="en-US"/>
        </w:rPr>
        <w:t>/</w:t>
      </w:r>
      <w:r w:rsidR="00C313D3">
        <w:rPr>
          <w:rFonts w:cstheme="minorHAnsi"/>
          <w:lang w:val="en-US"/>
        </w:rPr>
        <w:t>subpopulation</w:t>
      </w:r>
      <w:commentRangeEnd w:id="70"/>
      <w:r w:rsidR="00C313D3">
        <w:rPr>
          <w:rStyle w:val="Refdecomentario"/>
        </w:rPr>
        <w:commentReference w:id="70"/>
      </w:r>
      <w:r w:rsidR="00221957" w:rsidRPr="00221957">
        <w:rPr>
          <w:rFonts w:cstheme="minorHAnsi"/>
          <w:lang w:val="en-US"/>
        </w:rPr>
        <w:t>, family = binomial.</w:t>
      </w:r>
      <w:r w:rsidR="001A76C4">
        <w:rPr>
          <w:rFonts w:cstheme="minorHAnsi"/>
          <w:lang w:val="en-US"/>
        </w:rPr>
        <w:t xml:space="preserve"> </w:t>
      </w:r>
    </w:p>
    <w:p w14:paraId="1039D999" w14:textId="55116F8F" w:rsidR="00221957" w:rsidRPr="00221957" w:rsidRDefault="00482DC9" w:rsidP="0070572A">
      <w:pPr>
        <w:spacing w:line="360" w:lineRule="auto"/>
        <w:jc w:val="both"/>
        <w:rPr>
          <w:rFonts w:cstheme="minorHAnsi"/>
          <w:lang w:val="en-US"/>
        </w:rPr>
      </w:pPr>
      <w:r>
        <w:rPr>
          <w:rFonts w:cstheme="minorHAnsi"/>
          <w:lang w:val="en-US"/>
        </w:rPr>
        <w:t>To calculate the</w:t>
      </w:r>
      <w:r w:rsidRPr="00221957">
        <w:rPr>
          <w:rFonts w:cstheme="minorHAnsi"/>
          <w:lang w:val="en-US"/>
        </w:rPr>
        <w:t xml:space="preserve"> </w:t>
      </w:r>
      <w:r w:rsidR="00221957" w:rsidRPr="00221957">
        <w:rPr>
          <w:rFonts w:cstheme="minorHAnsi"/>
          <w:lang w:val="en-US"/>
        </w:rPr>
        <w:t>water potential</w:t>
      </w:r>
      <w:r>
        <w:rPr>
          <w:rFonts w:cstheme="minorHAnsi"/>
          <w:lang w:val="en-US"/>
        </w:rPr>
        <w:t xml:space="preserve"> germination thresholds of each subpopulation, we fitted </w:t>
      </w:r>
      <w:proofErr w:type="spellStart"/>
      <w:r>
        <w:rPr>
          <w:rFonts w:cstheme="minorHAnsi"/>
          <w:lang w:val="en-US"/>
        </w:rPr>
        <w:t>hydrotime</w:t>
      </w:r>
      <w:proofErr w:type="spellEnd"/>
      <w:r>
        <w:rPr>
          <w:rFonts w:cstheme="minorHAnsi"/>
          <w:lang w:val="en-US"/>
        </w:rPr>
        <w:t xml:space="preserve"> models</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i.e. the lower water stress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 xml:space="preserve">the </w:t>
      </w:r>
      <w:r w:rsidR="000569F8">
        <w:rPr>
          <w:rFonts w:cstheme="minorHAnsi"/>
          <w:lang w:val="en-US"/>
        </w:rPr>
        <w:lastRenderedPageBreak/>
        <w:t>storage treatment</w:t>
      </w:r>
      <w:r w:rsidR="00221957" w:rsidRPr="00221957">
        <w:rPr>
          <w:rFonts w:cstheme="minorHAnsi"/>
          <w:lang w:val="en-US"/>
        </w:rPr>
        <w:t xml:space="preserve"> and </w:t>
      </w:r>
      <w:r w:rsidR="000569F8">
        <w:rPr>
          <w:rFonts w:cstheme="minorHAnsi"/>
          <w:lang w:val="en-US"/>
        </w:rPr>
        <w:t>the subpopulation’s GDD</w:t>
      </w:r>
      <w:r w:rsidR="00086BDC">
        <w:rPr>
          <w:rFonts w:cstheme="minorHAnsi"/>
          <w:lang w:val="en-US"/>
        </w:rPr>
        <w:t xml:space="preserve">. </w:t>
      </w:r>
      <w:r w:rsidR="00BA3781">
        <w:rPr>
          <w:rFonts w:cstheme="minorHAnsi"/>
          <w:lang w:val="en-US"/>
        </w:rPr>
        <w:t>The</w:t>
      </w:r>
      <w:r w:rsidR="00086BDC">
        <w:rPr>
          <w:rFonts w:cstheme="minorHAnsi"/>
          <w:lang w:val="en-US"/>
        </w:rPr>
        <w:t xml:space="preserve"> site</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1|</w:t>
      </w:r>
      <w:commentRangeStart w:id="71"/>
      <w:r w:rsidR="00820154">
        <w:rPr>
          <w:rFonts w:cstheme="minorHAnsi"/>
          <w:lang w:val="en-US"/>
        </w:rPr>
        <w:t>s</w:t>
      </w:r>
      <w:r w:rsidR="00BA3781">
        <w:rPr>
          <w:rFonts w:cstheme="minorHAnsi"/>
          <w:lang w:val="en-US"/>
        </w:rPr>
        <w:t>ite</w:t>
      </w:r>
      <w:commentRangeEnd w:id="71"/>
      <w:r w:rsidR="00BA3781">
        <w:rPr>
          <w:rStyle w:val="Refdecomentario"/>
        </w:rPr>
        <w:commentReference w:id="71"/>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 xml:space="preserve">after-ripened 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1|</w:t>
      </w:r>
      <w:r w:rsidR="00722EEC">
        <w:rPr>
          <w:rFonts w:cstheme="minorHAnsi"/>
          <w:lang w:val="en-US"/>
        </w:rPr>
        <w:t>site</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63CD5911" w:rsidR="00221957" w:rsidRPr="00C51EB6" w:rsidRDefault="00221957" w:rsidP="0070572A">
      <w:pPr>
        <w:spacing w:line="360" w:lineRule="auto"/>
        <w:jc w:val="both"/>
        <w:rPr>
          <w:lang w:val="en-US"/>
        </w:rPr>
      </w:pPr>
      <w:r w:rsidRPr="00221957">
        <w:rPr>
          <w:rFonts w:cstheme="minorHAnsi"/>
          <w:lang w:val="en-US"/>
        </w:rPr>
        <w:t>Additional</w:t>
      </w:r>
      <w:r w:rsidR="00D4225A">
        <w:rPr>
          <w:rFonts w:cstheme="minorHAnsi"/>
          <w:lang w:val="en-US"/>
        </w:rPr>
        <w:t xml:space="preserve">ly, we checked if base water potential varied as a function </w:t>
      </w:r>
      <w:proofErr w:type="spellStart"/>
      <w:r w:rsidR="00D4225A">
        <w:rPr>
          <w:rFonts w:cstheme="minorHAnsi"/>
          <w:lang w:val="en-US"/>
        </w:rPr>
        <w:t>of</w:t>
      </w:r>
      <w:r w:rsidR="006D223E">
        <w:rPr>
          <w:rFonts w:cstheme="minorHAnsi"/>
          <w:lang w:val="en-US"/>
        </w:rPr>
        <w:t>seed</w:t>
      </w:r>
      <w:r w:rsidR="00722EEC">
        <w:rPr>
          <w:rFonts w:cstheme="minorHAnsi"/>
          <w:lang w:val="en-US"/>
        </w:rPr>
        <w:t>mass</w:t>
      </w:r>
      <w:proofErr w:type="spellEnd"/>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proofErr w:type="gramStart"/>
      <w:r w:rsidR="00BF33CE">
        <w:rPr>
          <w:rFonts w:cstheme="minorHAnsi"/>
          <w:lang w:val="en-US"/>
        </w:rPr>
        <w:t xml:space="preserve">was </w:t>
      </w:r>
      <w:r w:rsidR="000B1A2A">
        <w:rPr>
          <w:rFonts w:cstheme="minorHAnsi"/>
          <w:lang w:val="en-US"/>
        </w:rPr>
        <w:t>used</w:t>
      </w:r>
      <w:proofErr w:type="gramEnd"/>
      <w:r w:rsidR="000B1A2A">
        <w:rPr>
          <w:rFonts w:cstheme="minorHAnsi"/>
          <w:lang w:val="en-US"/>
        </w:rPr>
        <w:t xml:space="preserve"> as </w:t>
      </w:r>
      <w:r w:rsidR="00BF33CE">
        <w:rPr>
          <w:rFonts w:cstheme="minorHAnsi"/>
          <w:lang w:val="en-US"/>
        </w:rPr>
        <w:t xml:space="preserve">the </w:t>
      </w:r>
      <w:r w:rsidR="000B1A2A">
        <w:rPr>
          <w:rFonts w:cstheme="minorHAnsi"/>
          <w:lang w:val="en-US"/>
        </w:rPr>
        <w:t xml:space="preserve">response variable </w:t>
      </w:r>
      <w:proofErr w:type="spellStart"/>
      <w:r w:rsidR="000B1A2A">
        <w:rPr>
          <w:rFonts w:cstheme="minorHAnsi"/>
          <w:lang w:val="en-US"/>
        </w:rPr>
        <w:t>and</w:t>
      </w:r>
      <w:r w:rsidR="006D223E">
        <w:rPr>
          <w:rFonts w:cstheme="minorHAnsi"/>
          <w:lang w:val="en-US"/>
        </w:rPr>
        <w:t>seed</w:t>
      </w:r>
      <w:r w:rsidR="00BF33CE">
        <w:rPr>
          <w:rFonts w:cstheme="minorHAnsi"/>
          <w:lang w:val="en-US"/>
        </w:rPr>
        <w:t>mass</w:t>
      </w:r>
      <w:proofErr w:type="spellEnd"/>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2B599C">
        <w:rPr>
          <w:rFonts w:cstheme="minorHAnsi"/>
          <w:lang w:val="en-US"/>
        </w:rPr>
        <w:t xml:space="preserve">Sit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proofErr w:type="spellStart"/>
      <w:r w:rsidR="006D223E">
        <w:rPr>
          <w:rFonts w:cstheme="minorHAnsi"/>
          <w:lang w:val="en-US"/>
        </w:rPr>
        <w:t>seed</w:t>
      </w:r>
      <w:r w:rsidR="00A534E3">
        <w:rPr>
          <w:rFonts w:cstheme="minorHAnsi"/>
          <w:lang w:val="en-US"/>
        </w:rPr>
        <w:t>weight</w:t>
      </w:r>
      <w:proofErr w:type="spellEnd"/>
      <w:r w:rsidR="00A534E3">
        <w:rPr>
          <w:rFonts w:cstheme="minorHAnsi"/>
          <w:lang w:val="en-US"/>
        </w:rPr>
        <w:t xml:space="preserve"> * </w:t>
      </w:r>
      <w:r w:rsidR="00866305">
        <w:rPr>
          <w:rFonts w:cstheme="minorHAnsi"/>
          <w:lang w:val="en-US"/>
        </w:rPr>
        <w:t>storage</w:t>
      </w:r>
      <w:r w:rsidR="00A534E3">
        <w:rPr>
          <w:rFonts w:cstheme="minorHAnsi"/>
          <w:lang w:val="en-US"/>
        </w:rPr>
        <w:t xml:space="preserve"> + 1|site, family = Gamma</w:t>
      </w:r>
      <w:r w:rsidR="005F1E59">
        <w:rPr>
          <w:rFonts w:cstheme="minorHAnsi"/>
          <w:lang w:val="en-US"/>
        </w:rPr>
        <w:t xml:space="preserve">. </w:t>
      </w:r>
    </w:p>
    <w:p w14:paraId="6AC9B9A2" w14:textId="0EC615AD" w:rsidR="00AF329C" w:rsidRDefault="0042434E" w:rsidP="0070572A">
      <w:pPr>
        <w:pStyle w:val="Ttulo2"/>
        <w:spacing w:line="360" w:lineRule="auto"/>
        <w:jc w:val="both"/>
      </w:pPr>
      <w:r>
        <w:t xml:space="preserve">3. </w:t>
      </w:r>
      <w:commentRangeStart w:id="72"/>
      <w:r>
        <w:t>Results</w:t>
      </w:r>
      <w:commentRangeEnd w:id="72"/>
      <w:r w:rsidR="00B17EE1">
        <w:rPr>
          <w:rStyle w:val="Refdecomentario"/>
          <w:rFonts w:asciiTheme="minorHAnsi" w:eastAsiaTheme="minorHAnsi" w:hAnsiTheme="minorHAnsi" w:cstheme="minorBidi"/>
          <w:color w:val="auto"/>
        </w:rPr>
        <w:commentReference w:id="72"/>
      </w:r>
    </w:p>
    <w:p w14:paraId="5E9E6177" w14:textId="767E76A7" w:rsidR="00851EE8" w:rsidRPr="00E06E4A" w:rsidRDefault="00851EE8" w:rsidP="0070572A">
      <w:pPr>
        <w:pStyle w:val="Ttulo3"/>
        <w:spacing w:line="360" w:lineRule="auto"/>
        <w:jc w:val="both"/>
      </w:pPr>
      <w:r>
        <w:t>3.</w:t>
      </w:r>
      <w:r w:rsidR="00031A1A">
        <w:t>1 Effect of storage treatment and water potential on final germination proportions</w:t>
      </w:r>
    </w:p>
    <w:p w14:paraId="2FB5F1E7" w14:textId="07B04E18" w:rsidR="00851EE8" w:rsidRDefault="00856CE6" w:rsidP="0070572A">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D94D39">
        <w:t xml:space="preserve"> </w:t>
      </w:r>
      <w:proofErr w:type="gramStart"/>
      <w:r w:rsidR="00D94D39">
        <w:t>( fig</w:t>
      </w:r>
      <w:proofErr w:type="gramEnd"/>
      <w:r w:rsidR="00D94D39">
        <w:t xml:space="preserve"> 3A). </w:t>
      </w:r>
      <w:r w:rsidR="003460A9">
        <w:t>W</w:t>
      </w:r>
      <w:r w:rsidR="00FF6F68">
        <w:t xml:space="preserve">ith no water </w:t>
      </w:r>
      <w:proofErr w:type="gramStart"/>
      <w:r w:rsidR="00FF6F68">
        <w:t>stress</w:t>
      </w:r>
      <w:proofErr w:type="gramEnd"/>
      <w:r w:rsidR="00FF6F68">
        <w:t xml:space="preserve"> (i.e. distilled water</w:t>
      </w:r>
      <w:r w:rsidR="003460A9">
        <w:t xml:space="preserve"> treatment</w:t>
      </w:r>
      <w:r w:rsidR="00FF6F68">
        <w:t xml:space="preserve">) </w:t>
      </w:r>
      <w:r w:rsidR="00AE25C9">
        <w:t xml:space="preserve">fresh </w:t>
      </w:r>
      <w:r w:rsidR="0038254B">
        <w:t>see</w:t>
      </w:r>
      <w:r w:rsidR="00AE25C9">
        <w:t>ds only attained 70% germination, while</w:t>
      </w:r>
      <w:r w:rsidR="00B375A2">
        <w:t xml:space="preserve"> germination of</w:t>
      </w:r>
      <w:r w:rsidR="00AE25C9">
        <w:t xml:space="preserve"> after-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proofErr w:type="spellStart"/>
      <w:r w:rsidR="00D94D39">
        <w:t>Mpa</w:t>
      </w:r>
      <w:proofErr w:type="spellEnd"/>
      <w:r w:rsidR="006364B6">
        <w:t xml:space="preserve"> in after ripened ds</w:t>
      </w:r>
      <w:r w:rsidR="008967F6">
        <w:t xml:space="preserve">. </w:t>
      </w:r>
      <w:r w:rsidR="0014677D">
        <w:t xml:space="preserve">At -0.8MPa and below, germination was negligible in both fresh and after ripened 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D94D39">
        <w:t>ig 3B</w:t>
      </w:r>
      <w:r w:rsidR="009C0BA3">
        <w:t>)</w:t>
      </w:r>
      <w:r w:rsidR="00D94D39">
        <w:t xml:space="preserve"> </w:t>
      </w:r>
      <w:commentRangeStart w:id="73"/>
      <w:r w:rsidR="008967F6">
        <w:t>(</w:t>
      </w:r>
      <w:r w:rsidR="008967F6" w:rsidRPr="00AE2CA0">
        <w:rPr>
          <w:highlight w:val="yellow"/>
        </w:rPr>
        <w:t>confirming results by Gya 2023</w:t>
      </w:r>
      <w:r w:rsidR="008967F6">
        <w:t>)</w:t>
      </w:r>
      <w:commentRangeEnd w:id="73"/>
      <w:r w:rsidR="009C0BA3">
        <w:rPr>
          <w:rStyle w:val="Refdecomentario"/>
        </w:rPr>
        <w:commentReference w:id="73"/>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proofErr w:type="gramStart"/>
      <w:r w:rsidR="00AE2CA0">
        <w:t>( supplementary</w:t>
      </w:r>
      <w:proofErr w:type="gramEnd"/>
      <w:r w:rsidR="00AE2CA0">
        <w:t xml:space="preserve"> table xx)</w:t>
      </w:r>
      <w:r w:rsidR="00E06E4A">
        <w:t>.</w:t>
      </w:r>
      <w:r w:rsidR="003051ED" w:rsidRPr="003051ED">
        <w:rPr>
          <w:noProof/>
        </w:rPr>
        <w:t xml:space="preserve"> </w:t>
      </w:r>
    </w:p>
    <w:p w14:paraId="02E436E2" w14:textId="24DDCFA3" w:rsidR="00851EE8" w:rsidRDefault="00851EE8" w:rsidP="0070572A">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50BFCFA7" w:rsidR="00AE2CA0" w:rsidRPr="00851EE8" w:rsidRDefault="00C849FF" w:rsidP="0070572A">
      <w:pPr>
        <w:spacing w:line="360" w:lineRule="auto"/>
        <w:jc w:val="both"/>
      </w:pPr>
      <w:r>
        <w:t xml:space="preserve">We used Bradford’s </w:t>
      </w:r>
      <w:proofErr w:type="spellStart"/>
      <w:r>
        <w:t>hydrotime</w:t>
      </w:r>
      <w:proofErr w:type="spellEnd"/>
      <w:r>
        <w:t xml:space="preserve"> model to calculate the b</w:t>
      </w:r>
      <w:r w:rsidR="00851EE8">
        <w:t xml:space="preserve">ase water potential </w:t>
      </w:r>
      <w:r>
        <w:t>for germination for 12 subpopulations in the fresh treatment and 12 populations in the after ripening treatment (</w:t>
      </w:r>
      <w:r w:rsidR="000A0222">
        <w:t>T</w:t>
      </w:r>
      <w:r w:rsidR="00851EE8">
        <w:t xml:space="preserve">able </w:t>
      </w:r>
      <w:r w:rsidR="000A0222">
        <w:t>1</w:t>
      </w:r>
      <w:r>
        <w:t>)</w:t>
      </w:r>
      <w:r w:rsidR="00851EE8">
        <w:t xml:space="preserve">. </w:t>
      </w:r>
      <w:r w:rsidR="00AE2CA0">
        <w:t>V</w:t>
      </w:r>
      <w:r w:rsidR="0070572A">
        <w:t xml:space="preserve">alues of base water potential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943A5A" w:rsidRPr="0038254B">
        <w:rPr>
          <w:highlight w:val="red"/>
        </w:rPr>
        <w:t>X</w:t>
      </w:r>
      <w:r w:rsidR="00943A5A">
        <w:t xml:space="preserve"> vs </w:t>
      </w:r>
      <w:r w:rsidR="00943A5A" w:rsidRPr="0038254B">
        <w:rPr>
          <w:highlight w:val="red"/>
        </w:rPr>
        <w:t>X</w:t>
      </w:r>
      <w:r w:rsidR="008A20D0" w:rsidRPr="008A20D0">
        <w:t xml:space="preserve"> </w:t>
      </w:r>
      <w:r w:rsidR="008A20D0">
        <w:t xml:space="preserve">in those </w:t>
      </w:r>
      <w:proofErr w:type="gramStart"/>
      <w:r w:rsidR="008A20D0">
        <w:t>6</w:t>
      </w:r>
      <w:proofErr w:type="gramEnd"/>
      <w:r w:rsidR="008A20D0">
        <w:t xml:space="preserve"> subpopulations that were sown at both storage times</w:t>
      </w:r>
      <w:r w:rsidR="00943A5A">
        <w:t>)</w:t>
      </w:r>
      <w:r w:rsidR="0070572A">
        <w:t>.</w:t>
      </w:r>
    </w:p>
    <w:p w14:paraId="0A9D73DA" w14:textId="74B7A17C" w:rsidR="00851EE8" w:rsidRPr="00851EE8" w:rsidRDefault="008A28BC" w:rsidP="0070572A">
      <w:pPr>
        <w:spacing w:line="360" w:lineRule="auto"/>
        <w:jc w:val="both"/>
      </w:pPr>
      <w:r>
        <w:t xml:space="preserve">Given the significant effect of storage on the base water potential, we analysed the relationship between base water potential and microclimate </w:t>
      </w:r>
      <w:r w:rsidR="0032516F">
        <w:t xml:space="preserve">(measured as GDD) </w:t>
      </w:r>
      <w:r>
        <w:t>separately for fresh and after ripened ds</w:t>
      </w:r>
      <w:r w:rsidR="00851EE8">
        <w:t xml:space="preserve">. </w:t>
      </w:r>
      <w:r w:rsidR="0032516F">
        <w:t xml:space="preserve">For fresh </w:t>
      </w:r>
      <w:proofErr w:type="gramStart"/>
      <w:r w:rsidR="0038254B">
        <w:t>see</w:t>
      </w:r>
      <w:r w:rsidR="0032516F">
        <w:t>ds</w:t>
      </w:r>
      <w:proofErr w:type="gramEnd"/>
      <w:r w:rsidR="0032516F">
        <w:t xml:space="preserve">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74"/>
      <w:r w:rsidR="00851EE8">
        <w:t xml:space="preserve">significant </w:t>
      </w:r>
      <w:commentRangeEnd w:id="74"/>
      <w:r w:rsidR="006B143D">
        <w:rPr>
          <w:rStyle w:val="Refdecomentario"/>
        </w:rPr>
        <w:commentReference w:id="74"/>
      </w:r>
      <w:r w:rsidR="00851EE8">
        <w:t xml:space="preserve">relationship of decreasing base water potential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136E8A69" w14:textId="15F1FBBB" w:rsidR="00F60EA0" w:rsidRDefault="00F60EA0" w:rsidP="00141FD4">
      <w:pPr>
        <w:pStyle w:val="Ttulo3"/>
      </w:pPr>
      <w:commentRangeStart w:id="75"/>
      <w:r>
        <w:lastRenderedPageBreak/>
        <w:t>3.</w:t>
      </w:r>
      <w:r w:rsidR="00031A1A">
        <w:t>3 Germination base water potential as a function of</w:t>
      </w:r>
      <w:r w:rsidR="006D223E">
        <w:t xml:space="preserve"> seed </w:t>
      </w:r>
      <w:bookmarkStart w:id="76" w:name="_GoBack"/>
      <w:bookmarkEnd w:id="76"/>
      <w:r w:rsidR="00031A1A">
        <w:t>mass</w:t>
      </w:r>
      <w:r w:rsidR="00031A1A" w:rsidDel="00031A1A">
        <w:t xml:space="preserve"> </w:t>
      </w:r>
    </w:p>
    <w:p w14:paraId="64724A2A" w14:textId="0477375E" w:rsidR="009C3913" w:rsidRDefault="00141FD4" w:rsidP="0070572A">
      <w:pPr>
        <w:spacing w:line="360" w:lineRule="auto"/>
        <w:jc w:val="both"/>
      </w:pPr>
      <w:r>
        <w:t>We found no significant relationship between</w:t>
      </w:r>
      <w:r w:rsidR="006D223E">
        <w:t xml:space="preserve"> seed </w:t>
      </w:r>
      <w:r>
        <w:t xml:space="preserve">mass and </w:t>
      </w:r>
      <w:r w:rsidR="00482DBD">
        <w:t>GDD</w:t>
      </w:r>
      <w:r w:rsidR="009C3913">
        <w:t xml:space="preserve">. </w:t>
      </w:r>
      <w:r w:rsidR="00FF79F5">
        <w:t>W</w:t>
      </w:r>
      <w:r w:rsidR="00482DBD">
        <w:t xml:space="preserve">e did </w:t>
      </w:r>
      <w:r w:rsidR="002A7EB4">
        <w:t>find</w:t>
      </w:r>
      <w:r w:rsidR="00482DBD">
        <w:t xml:space="preserve"> a marginally significant</w:t>
      </w:r>
      <w:r w:rsidR="002A7EB4">
        <w:t xml:space="preserve"> relationship between</w:t>
      </w:r>
      <w:r w:rsidR="006D223E">
        <w:t xml:space="preserve"> seed </w:t>
      </w:r>
      <w:r w:rsidR="002A7EB4">
        <w:t>mass and base water potential</w:t>
      </w:r>
      <w:r w:rsidR="009C3913">
        <w:t xml:space="preserve"> when both </w:t>
      </w:r>
      <w:r w:rsidR="00FF79F5">
        <w:t>storage treatments</w:t>
      </w:r>
      <w:r w:rsidR="009C3913">
        <w:t xml:space="preserve"> </w:t>
      </w:r>
      <w:r w:rsidR="00FF79F5">
        <w:t xml:space="preserve">were </w:t>
      </w:r>
      <w:r w:rsidR="00482DBD">
        <w:t>analysed</w:t>
      </w:r>
      <w:r w:rsidR="009C3913">
        <w:t xml:space="preserve"> separately</w:t>
      </w:r>
      <w:r w:rsidR="006B143D">
        <w:t>: i</w:t>
      </w:r>
      <w:r w:rsidR="009C3913">
        <w:t>n after ripen</w:t>
      </w:r>
      <w:r w:rsidR="006B143D">
        <w:t xml:space="preserve">ed </w:t>
      </w:r>
      <w:r w:rsidR="0038254B">
        <w:t>see</w:t>
      </w:r>
      <w:r w:rsidR="006B143D">
        <w:t>ds</w:t>
      </w:r>
      <w:r w:rsidR="009C3913">
        <w:t xml:space="preserve"> we found a marginally significant negative relationship</w:t>
      </w:r>
      <w:r w:rsidR="001060FE">
        <w:t xml:space="preserve"> i.e. the heavier the</w:t>
      </w:r>
      <w:r w:rsidR="006D223E">
        <w:t xml:space="preserve"> seed </w:t>
      </w:r>
      <w:r w:rsidR="001060FE">
        <w:t>the lower the base water potential for germination (details in Supplementary).</w:t>
      </w:r>
      <w:r w:rsidR="002A7EB4" w:rsidRPr="002A7EB4">
        <w:rPr>
          <w:noProof/>
        </w:rPr>
        <w:t xml:space="preserve"> </w:t>
      </w:r>
      <w:commentRangeEnd w:id="75"/>
      <w:r w:rsidR="00BF2FC2">
        <w:rPr>
          <w:rStyle w:val="Refdecomentario"/>
        </w:rPr>
        <w:commentReference w:id="75"/>
      </w:r>
    </w:p>
    <w:p w14:paraId="0093279C" w14:textId="635C9031" w:rsidR="00141FD4" w:rsidRDefault="00C51A9F" w:rsidP="0070572A">
      <w:pPr>
        <w:spacing w:line="360" w:lineRule="auto"/>
        <w:jc w:val="both"/>
      </w:pPr>
      <w:r>
        <w:rPr>
          <w:noProof/>
          <w:lang w:val="ca-ES" w:eastAsia="ca-ES"/>
        </w:rPr>
        <w:drawing>
          <wp:inline distT="0" distB="0" distL="0" distR="0" wp14:anchorId="7849CE12" wp14:editId="5DBA150A">
            <wp:extent cx="3429000" cy="2663772"/>
            <wp:effectExtent l="0" t="0" r="0" b="3810"/>
            <wp:docPr id="1024363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9944" cy="2664505"/>
                    </a:xfrm>
                    <a:prstGeom prst="rect">
                      <a:avLst/>
                    </a:prstGeom>
                    <a:noFill/>
                    <a:ln>
                      <a:noFill/>
                    </a:ln>
                  </pic:spPr>
                </pic:pic>
              </a:graphicData>
            </a:graphic>
          </wp:inline>
        </w:drawing>
      </w:r>
    </w:p>
    <w:p w14:paraId="72415508" w14:textId="3E501828" w:rsidR="00AA47BB" w:rsidRDefault="00AF4FE8" w:rsidP="0070572A">
      <w:pPr>
        <w:pStyle w:val="Ttulo3"/>
        <w:spacing w:line="360" w:lineRule="auto"/>
        <w:jc w:val="both"/>
      </w:pPr>
      <w:r>
        <w:t>4. Discussion</w:t>
      </w:r>
    </w:p>
    <w:p w14:paraId="7A9DD77F" w14:textId="7E0C4FA4" w:rsidR="001E6A2B" w:rsidRPr="001E6A2B" w:rsidRDefault="001E6A2B" w:rsidP="0070572A">
      <w:pPr>
        <w:spacing w:line="360" w:lineRule="auto"/>
        <w:jc w:val="both"/>
      </w:pPr>
      <w:proofErr w:type="spellStart"/>
      <w:r>
        <w:t>Rosback</w:t>
      </w:r>
      <w:proofErr w:type="spellEnd"/>
      <w:r>
        <w:t xml:space="preserve"> et al., 2022</w:t>
      </w:r>
      <w:r w:rsidR="00765FFE">
        <w:t xml:space="preserve"> found that:</w:t>
      </w:r>
    </w:p>
    <w:p w14:paraId="6C3FA611" w14:textId="69753D54" w:rsidR="00AF4FE8" w:rsidRDefault="00765FFE" w:rsidP="0070572A">
      <w:pPr>
        <w:autoSpaceDE w:val="0"/>
        <w:autoSpaceDN w:val="0"/>
        <w:adjustRightInd w:val="0"/>
        <w:spacing w:after="0" w:line="360" w:lineRule="auto"/>
        <w:jc w:val="both"/>
        <w:rPr>
          <w:highlight w:val="yellow"/>
        </w:rPr>
      </w:pPr>
      <w:r>
        <w:rPr>
          <w:highlight w:val="yellow"/>
        </w:rPr>
        <w:t>“</w:t>
      </w:r>
      <w:commentRangeStart w:id="77"/>
      <w:r w:rsidR="00D0291A" w:rsidRPr="0003269E">
        <w:rPr>
          <w:highlight w:val="yellow"/>
        </w:rPr>
        <w:t xml:space="preserve">Germination temperature </w:t>
      </w:r>
      <w:commentRangeEnd w:id="77"/>
      <w:r w:rsidR="003F2A29">
        <w:rPr>
          <w:rStyle w:val="Refdecomentario"/>
        </w:rPr>
        <w:commentReference w:id="77"/>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 xml:space="preserve">In its turn, the overall positive effects of low osmotic potentials on the germination of the focal species confirms the evidence that </w:t>
      </w:r>
      <w:proofErr w:type="spellStart"/>
      <w:r w:rsidR="00184562" w:rsidRPr="000F5A47">
        <w:rPr>
          <w:highlight w:val="yellow"/>
        </w:rPr>
        <w:t>dling</w:t>
      </w:r>
      <w:proofErr w:type="spellEnd"/>
      <w:r w:rsidR="00184562" w:rsidRPr="000F5A47">
        <w:rPr>
          <w:highlight w:val="yellow"/>
        </w:rPr>
        <w:t xml:space="preserve">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78"/>
      <w:r w:rsidR="00184562" w:rsidRPr="000F5A47">
        <w:rPr>
          <w:highlight w:val="yellow"/>
        </w:rPr>
        <w:t>Bell and Bliss 1980</w:t>
      </w:r>
      <w:commentRangeEnd w:id="78"/>
      <w:r w:rsidR="00FA16FF">
        <w:rPr>
          <w:rStyle w:val="Refdecomentario"/>
        </w:rPr>
        <w:commentReference w:id="78"/>
      </w:r>
      <w:r w:rsidR="00184562" w:rsidRPr="000F5A47">
        <w:rPr>
          <w:highlight w:val="yellow"/>
        </w:rPr>
        <w:t xml:space="preserve">; </w:t>
      </w:r>
      <w:commentRangeStart w:id="79"/>
      <w:r w:rsidR="00184562" w:rsidRPr="000F5A47">
        <w:rPr>
          <w:highlight w:val="yellow"/>
        </w:rPr>
        <w:t>Oberbauer and Miller 1982</w:t>
      </w:r>
      <w:commentRangeEnd w:id="79"/>
      <w:r w:rsidR="00FA16FF">
        <w:rPr>
          <w:rStyle w:val="Refdecomentario"/>
        </w:rPr>
        <w:commentReference w:id="79"/>
      </w:r>
      <w:r w:rsidR="00184562" w:rsidRPr="000F5A47">
        <w:rPr>
          <w:highlight w:val="yellow"/>
        </w:rPr>
        <w:t xml:space="preserve">; </w:t>
      </w:r>
      <w:commentRangeStart w:id="80"/>
      <w:proofErr w:type="spellStart"/>
      <w:r w:rsidR="00184562" w:rsidRPr="000F5A47">
        <w:rPr>
          <w:highlight w:val="yellow"/>
        </w:rPr>
        <w:t>Tudela-Isanta</w:t>
      </w:r>
      <w:proofErr w:type="spellEnd"/>
      <w:r w:rsidR="00184562" w:rsidRPr="000F5A47">
        <w:rPr>
          <w:highlight w:val="yellow"/>
        </w:rPr>
        <w:t xml:space="preserve"> et al. 2018b</w:t>
      </w:r>
      <w:commentRangeEnd w:id="80"/>
      <w:r w:rsidR="006243DA">
        <w:rPr>
          <w:rStyle w:val="Refdecomentario"/>
        </w:rPr>
        <w:commentReference w:id="80"/>
      </w:r>
      <w:r w:rsidR="00184562" w:rsidRPr="000F5A47">
        <w:rPr>
          <w:highlight w:val="yellow"/>
        </w:rPr>
        <w:t>), is water-limited (</w:t>
      </w:r>
      <w:commentRangeStart w:id="81"/>
      <w:proofErr w:type="spellStart"/>
      <w:r w:rsidR="00184562" w:rsidRPr="000F5A47">
        <w:rPr>
          <w:highlight w:val="yellow"/>
        </w:rPr>
        <w:t>Orsenigo</w:t>
      </w:r>
      <w:proofErr w:type="spellEnd"/>
      <w:r w:rsidR="00184562" w:rsidRPr="000F5A47">
        <w:rPr>
          <w:highlight w:val="yellow"/>
        </w:rPr>
        <w:t xml:space="preserve"> et al. 2015</w:t>
      </w:r>
      <w:commentRangeEnd w:id="81"/>
      <w:r w:rsidR="006243DA">
        <w:rPr>
          <w:rStyle w:val="Refdecomentario"/>
        </w:rPr>
        <w:commentReference w:id="81"/>
      </w:r>
      <w:r w:rsidR="00184562" w:rsidRPr="000F5A47">
        <w:rPr>
          <w:highlight w:val="yellow"/>
        </w:rPr>
        <w:t xml:space="preserve">; </w:t>
      </w:r>
      <w:commentRangeStart w:id="82"/>
      <w:proofErr w:type="spellStart"/>
      <w:r w:rsidR="00184562" w:rsidRPr="000F5A47">
        <w:rPr>
          <w:highlight w:val="yellow"/>
        </w:rPr>
        <w:t>Walder</w:t>
      </w:r>
      <w:proofErr w:type="spellEnd"/>
      <w:r w:rsidR="00184562" w:rsidRPr="000F5A47">
        <w:rPr>
          <w:highlight w:val="yellow"/>
        </w:rPr>
        <w:t xml:space="preserve"> and </w:t>
      </w:r>
      <w:proofErr w:type="spellStart"/>
      <w:r w:rsidR="00184562" w:rsidRPr="000F5A47">
        <w:rPr>
          <w:highlight w:val="yellow"/>
        </w:rPr>
        <w:t>Erschbamer</w:t>
      </w:r>
      <w:proofErr w:type="spellEnd"/>
      <w:r w:rsidR="00184562" w:rsidRPr="000F5A47">
        <w:rPr>
          <w:highlight w:val="yellow"/>
        </w:rPr>
        <w:t xml:space="preserve"> 2015</w:t>
      </w:r>
      <w:commentRangeEnd w:id="82"/>
      <w:r w:rsidR="00500DC0">
        <w:rPr>
          <w:rStyle w:val="Refdecomentario"/>
        </w:rPr>
        <w:commentReference w:id="82"/>
      </w:r>
      <w:r w:rsidR="00184562" w:rsidRPr="000F5A47">
        <w:rPr>
          <w:highlight w:val="yellow"/>
        </w:rPr>
        <w:t>).</w:t>
      </w:r>
      <w:r w:rsidR="00E83EC8" w:rsidRPr="000F5A47">
        <w:rPr>
          <w:highlight w:val="yellow"/>
        </w:rPr>
        <w:t xml:space="preserve"> </w:t>
      </w:r>
      <w:proofErr w:type="gramStart"/>
      <w:r w:rsidR="00E83EC8" w:rsidRPr="000F5A47">
        <w:rPr>
          <w:highlight w:val="yellow"/>
        </w:rPr>
        <w:t>From the ecological</w:t>
      </w:r>
      <w:r w:rsidR="00F85EE4" w:rsidRPr="000F5A47">
        <w:rPr>
          <w:highlight w:val="yellow"/>
        </w:rPr>
        <w:t xml:space="preserve"> </w:t>
      </w:r>
      <w:r w:rsidR="00E83EC8" w:rsidRPr="000F5A47">
        <w:rPr>
          <w:highlight w:val="yellow"/>
        </w:rPr>
        <w:t xml:space="preserve">point of view, it implies that </w:t>
      </w:r>
      <w:proofErr w:type="spellStart"/>
      <w:r w:rsidR="00E83EC8" w:rsidRPr="000F5A47">
        <w:rPr>
          <w:highlight w:val="yellow"/>
        </w:rPr>
        <w:t>alpine</w:t>
      </w:r>
      <w:r w:rsidR="006D223E">
        <w:rPr>
          <w:highlight w:val="yellow"/>
        </w:rPr>
        <w:t>seed</w:t>
      </w:r>
      <w:r w:rsidR="00E83EC8" w:rsidRPr="000F5A47">
        <w:rPr>
          <w:highlight w:val="yellow"/>
        </w:rPr>
        <w:t>germination</w:t>
      </w:r>
      <w:proofErr w:type="spellEnd"/>
      <w:r w:rsidR="00E83EC8" w:rsidRPr="000F5A47">
        <w:rPr>
          <w:highlight w:val="yellow"/>
        </w:rPr>
        <w:t xml:space="preserve">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proofErr w:type="spellStart"/>
      <w:r w:rsidR="00E83EC8" w:rsidRPr="000F5A47">
        <w:rPr>
          <w:highlight w:val="yellow"/>
        </w:rPr>
        <w:t>dling</w:t>
      </w:r>
      <w:proofErr w:type="spellEnd"/>
      <w:r w:rsidR="00E83EC8" w:rsidRPr="000F5A47">
        <w:rPr>
          <w:highlight w:val="yellow"/>
        </w:rPr>
        <w:t xml:space="preserve">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 xml:space="preserve">reasons for </w:t>
      </w:r>
      <w:proofErr w:type="spellStart"/>
      <w:r w:rsidR="00E83EC8" w:rsidRPr="000F5A47">
        <w:rPr>
          <w:highlight w:val="yellow"/>
        </w:rPr>
        <w:t>dling</w:t>
      </w:r>
      <w:proofErr w:type="spellEnd"/>
      <w:r w:rsidR="00E83EC8" w:rsidRPr="000F5A47">
        <w:rPr>
          <w:highlight w:val="yellow"/>
        </w:rPr>
        <w:t xml:space="preserve"> mortality in alpine regions (</w:t>
      </w:r>
      <w:commentRangeStart w:id="83"/>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83"/>
      <w:r w:rsidR="00500DC0">
        <w:rPr>
          <w:rStyle w:val="Refdecomentario"/>
        </w:rPr>
        <w:commentReference w:id="83"/>
      </w:r>
      <w:r w:rsidR="00E83EC8" w:rsidRPr="000F5A47">
        <w:rPr>
          <w:highlight w:val="yellow"/>
        </w:rPr>
        <w:t xml:space="preserve">; </w:t>
      </w:r>
      <w:commentRangeStart w:id="84"/>
      <w:r w:rsidR="00E83EC8" w:rsidRPr="000F5A47">
        <w:rPr>
          <w:highlight w:val="yellow"/>
        </w:rPr>
        <w:t>Forbis 2003</w:t>
      </w:r>
      <w:commentRangeEnd w:id="84"/>
      <w:r w:rsidR="00FF1154">
        <w:rPr>
          <w:rStyle w:val="Refdecomentario"/>
        </w:rPr>
        <w:commentReference w:id="84"/>
      </w:r>
      <w:r w:rsidR="00E83EC8" w:rsidRPr="000F5A47">
        <w:rPr>
          <w:highlight w:val="yellow"/>
        </w:rPr>
        <w:t>).</w:t>
      </w:r>
      <w:proofErr w:type="gramEnd"/>
      <w:r w:rsidR="00E83EC8" w:rsidRPr="000F5A47">
        <w:rPr>
          <w:highlight w:val="yellow"/>
        </w:rPr>
        <w:t xml:space="preserve"> High soil moisture is necessary</w:t>
      </w:r>
      <w:r w:rsidR="00F85EE4" w:rsidRPr="000F5A47">
        <w:rPr>
          <w:highlight w:val="yellow"/>
        </w:rPr>
        <w:t xml:space="preserve"> </w:t>
      </w:r>
      <w:r w:rsidR="00E83EC8" w:rsidRPr="000F5A47">
        <w:rPr>
          <w:highlight w:val="yellow"/>
        </w:rPr>
        <w:t xml:space="preserve">for germination and </w:t>
      </w:r>
      <w:proofErr w:type="spellStart"/>
      <w:r w:rsidR="00E83EC8" w:rsidRPr="000F5A47">
        <w:rPr>
          <w:highlight w:val="yellow"/>
        </w:rPr>
        <w:t>dling</w:t>
      </w:r>
      <w:proofErr w:type="spellEnd"/>
      <w:r w:rsidR="00E83EC8" w:rsidRPr="000F5A47">
        <w:rPr>
          <w:highlight w:val="yellow"/>
        </w:rPr>
        <w:t xml:space="preserve"> establishment because</w:t>
      </w:r>
      <w:r w:rsidR="00F85EE4" w:rsidRPr="000F5A47">
        <w:rPr>
          <w:highlight w:val="yellow"/>
        </w:rPr>
        <w:t xml:space="preserve"> </w:t>
      </w:r>
      <w:r w:rsidR="00E83EC8" w:rsidRPr="000F5A47">
        <w:rPr>
          <w:highlight w:val="yellow"/>
        </w:rPr>
        <w:t>small</w:t>
      </w:r>
      <w:r w:rsidR="006D223E">
        <w:rPr>
          <w:highlight w:val="yellow"/>
        </w:rPr>
        <w:t xml:space="preserve"> </w:t>
      </w:r>
      <w:proofErr w:type="spellStart"/>
      <w:r w:rsidR="006D223E">
        <w:rPr>
          <w:highlight w:val="yellow"/>
        </w:rPr>
        <w:t>seeds</w:t>
      </w:r>
      <w:r w:rsidR="00E83EC8" w:rsidRPr="000F5A47">
        <w:rPr>
          <w:highlight w:val="yellow"/>
        </w:rPr>
        <w:t>do</w:t>
      </w:r>
      <w:proofErr w:type="spellEnd"/>
      <w:r w:rsidR="00E83EC8" w:rsidRPr="000F5A47">
        <w:rPr>
          <w:highlight w:val="yellow"/>
        </w:rPr>
        <w:t xml:space="preserve"> not </w:t>
      </w:r>
      <w:r w:rsidR="00E83EC8" w:rsidRPr="000F5A47">
        <w:rPr>
          <w:highlight w:val="yellow"/>
        </w:rPr>
        <w:lastRenderedPageBreak/>
        <w:t>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70CF10B9" w:rsidR="00011460" w:rsidRDefault="004F7FD2" w:rsidP="0070572A">
      <w:pPr>
        <w:autoSpaceDE w:val="0"/>
        <w:autoSpaceDN w:val="0"/>
        <w:adjustRightInd w:val="0"/>
        <w:spacing w:after="0" w:line="360" w:lineRule="auto"/>
        <w:jc w:val="both"/>
      </w:pPr>
      <w:commentRangeStart w:id="85"/>
      <w:r w:rsidRPr="004F7FD2">
        <w:t xml:space="preserve">Gya </w:t>
      </w:r>
      <w:r>
        <w:t xml:space="preserve">et al., 2023 </w:t>
      </w:r>
      <w:commentRangeEnd w:id="85"/>
      <w:r w:rsidR="006A3BFE">
        <w:rPr>
          <w:rStyle w:val="Refdecomentario"/>
        </w:rPr>
        <w:commentReference w:id="85"/>
      </w:r>
      <w:r w:rsidR="002B213D">
        <w:t>(test for local adaptations to drought</w:t>
      </w:r>
      <w:r w:rsidR="000B130D">
        <w:t>, 10 different water potentials,</w:t>
      </w:r>
      <w:r w:rsidR="002B213D">
        <w:t xml:space="preserve"> in germination and </w:t>
      </w:r>
      <w:proofErr w:type="spellStart"/>
      <w:r w:rsidR="002B213D">
        <w:t>dling</w:t>
      </w:r>
      <w:proofErr w:type="spellEnd"/>
      <w:r w:rsidR="002B213D">
        <w:t xml:space="preserve">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percentage and slower germination.</w:t>
      </w:r>
      <w:r w:rsidR="006D223E">
        <w:rPr>
          <w:highlight w:val="yellow"/>
        </w:rPr>
        <w:t xml:space="preserve"> </w:t>
      </w:r>
      <w:proofErr w:type="spellStart"/>
      <w:proofErr w:type="gramStart"/>
      <w:r w:rsidR="006D223E">
        <w:rPr>
          <w:highlight w:val="yellow"/>
        </w:rPr>
        <w:t>seeds</w:t>
      </w:r>
      <w:r w:rsidR="00CB4CD3" w:rsidRPr="00C03F76">
        <w:rPr>
          <w:highlight w:val="yellow"/>
        </w:rPr>
        <w:t>from</w:t>
      </w:r>
      <w:proofErr w:type="spellEnd"/>
      <w:proofErr w:type="gramEnd"/>
      <w:r w:rsidR="00CB4CD3" w:rsidRPr="00C03F76">
        <w:rPr>
          <w:highlight w:val="yellow"/>
        </w:rPr>
        <w:t xml:space="preserve"> the driest populations had higher</w:t>
      </w:r>
      <w:r w:rsidR="00BE03A4" w:rsidRPr="00C03F76">
        <w:rPr>
          <w:highlight w:val="yellow"/>
        </w:rPr>
        <w:t xml:space="preserve"> germination percentage and shorter time to germination than</w:t>
      </w:r>
      <w:r w:rsidR="006D223E">
        <w:rPr>
          <w:highlight w:val="yellow"/>
        </w:rPr>
        <w:t xml:space="preserve"> </w:t>
      </w:r>
      <w:proofErr w:type="spellStart"/>
      <w:r w:rsidR="006D223E">
        <w:rPr>
          <w:highlight w:val="yellow"/>
        </w:rPr>
        <w:t>seeds</w:t>
      </w:r>
      <w:r w:rsidR="00BE03A4" w:rsidRPr="00C03F76">
        <w:rPr>
          <w:highlight w:val="yellow"/>
        </w:rPr>
        <w:t>from</w:t>
      </w:r>
      <w:proofErr w:type="spellEnd"/>
      <w:r w:rsidR="00BE03A4" w:rsidRPr="00C03F76">
        <w:rPr>
          <w:highlight w:val="yellow"/>
        </w:rPr>
        <w:t xml:space="preserve"> the wettest populations, suggesting local adaptation to drought</w:t>
      </w:r>
      <w:r w:rsidR="00E6463E" w:rsidRPr="00C03F76">
        <w:rPr>
          <w:highlight w:val="yellow"/>
        </w:rPr>
        <w:t>.</w:t>
      </w:r>
      <w:r w:rsidR="00C03F76" w:rsidRPr="00C03F76">
        <w:rPr>
          <w:highlight w:val="yellow"/>
        </w:rPr>
        <w:t xml:space="preserve"> We found evidence that germination and </w:t>
      </w:r>
      <w:proofErr w:type="spellStart"/>
      <w:r w:rsidR="00C03F76" w:rsidRPr="00C03F76">
        <w:rPr>
          <w:highlight w:val="yellow"/>
        </w:rPr>
        <w:t>dling</w:t>
      </w:r>
      <w:proofErr w:type="spellEnd"/>
      <w:r w:rsidR="00C03F76" w:rsidRPr="00C03F76">
        <w:rPr>
          <w:highlight w:val="yellow"/>
        </w:rPr>
        <w:t xml:space="preserve">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86"/>
      <w:r w:rsidR="006C3A11" w:rsidRPr="006C3A11">
        <w:rPr>
          <w:highlight w:val="yellow"/>
        </w:rPr>
        <w:t xml:space="preserve">In one </w:t>
      </w:r>
      <w:proofErr w:type="spellStart"/>
      <w:r w:rsidR="006C3A11" w:rsidRPr="006C3A11">
        <w:rPr>
          <w:highlight w:val="yellow"/>
        </w:rPr>
        <w:t>species</w:t>
      </w:r>
      <w:proofErr w:type="gramStart"/>
      <w:r w:rsidR="006C3A11" w:rsidRPr="006C3A11">
        <w:rPr>
          <w:highlight w:val="yellow"/>
        </w:rPr>
        <w:t>,</w:t>
      </w:r>
      <w:r w:rsidR="006D223E">
        <w:rPr>
          <w:highlight w:val="yellow"/>
        </w:rPr>
        <w:t>seed</w:t>
      </w:r>
      <w:r w:rsidR="001129AB" w:rsidRPr="006C3A11">
        <w:rPr>
          <w:highlight w:val="yellow"/>
        </w:rPr>
        <w:t>mass</w:t>
      </w:r>
      <w:proofErr w:type="spellEnd"/>
      <w:proofErr w:type="gramEnd"/>
      <w:r w:rsidR="001129AB" w:rsidRPr="006C3A11">
        <w:rPr>
          <w:highlight w:val="yellow"/>
        </w:rPr>
        <w:t xml:space="preserve"> was also important</w:t>
      </w:r>
      <w:r w:rsidR="006C3A11" w:rsidRPr="006C3A11">
        <w:rPr>
          <w:highlight w:val="yellow"/>
        </w:rPr>
        <w:t xml:space="preserve"> because populations with lighter</w:t>
      </w:r>
      <w:r w:rsidR="006D223E">
        <w:rPr>
          <w:highlight w:val="yellow"/>
        </w:rPr>
        <w:t xml:space="preserve"> </w:t>
      </w:r>
      <w:proofErr w:type="spellStart"/>
      <w:r w:rsidR="006D223E">
        <w:rPr>
          <w:highlight w:val="yellow"/>
        </w:rPr>
        <w:t>seeds</w:t>
      </w:r>
      <w:r w:rsidR="006C3A11" w:rsidRPr="006C3A11">
        <w:rPr>
          <w:highlight w:val="yellow"/>
        </w:rPr>
        <w:t>reached</w:t>
      </w:r>
      <w:proofErr w:type="spellEnd"/>
      <w:r w:rsidR="006C3A11" w:rsidRPr="006C3A11">
        <w:rPr>
          <w:highlight w:val="yellow"/>
        </w:rPr>
        <w:t xml:space="preserve"> higher germination percentages but had slower germination rates compared to heavier-</w:t>
      </w:r>
      <w:proofErr w:type="spellStart"/>
      <w:r w:rsidR="006C3A11" w:rsidRPr="006C3A11">
        <w:rPr>
          <w:highlight w:val="yellow"/>
        </w:rPr>
        <w:t>ded</w:t>
      </w:r>
      <w:proofErr w:type="spellEnd"/>
      <w:r w:rsidR="006C3A11" w:rsidRPr="006C3A11">
        <w:rPr>
          <w:highlight w:val="yellow"/>
        </w:rPr>
        <w:t xml:space="preserve"> populations.</w:t>
      </w:r>
      <w:r w:rsidR="003D54E6">
        <w:t xml:space="preserve"> </w:t>
      </w:r>
      <w:r w:rsidR="003D54E6" w:rsidRPr="009B6D67">
        <w:rPr>
          <w:highlight w:val="yellow"/>
        </w:rPr>
        <w:t>While in the other species</w:t>
      </w:r>
      <w:r w:rsidR="006D223E">
        <w:rPr>
          <w:highlight w:val="yellow"/>
        </w:rPr>
        <w:t xml:space="preserve"> </w:t>
      </w:r>
      <w:proofErr w:type="spellStart"/>
      <w:r w:rsidR="006D223E">
        <w:rPr>
          <w:highlight w:val="yellow"/>
        </w:rPr>
        <w:t>seeds</w:t>
      </w:r>
      <w:r w:rsidR="009B6D67" w:rsidRPr="009B6D67">
        <w:rPr>
          <w:highlight w:val="yellow"/>
        </w:rPr>
        <w:t>from</w:t>
      </w:r>
      <w:proofErr w:type="spellEnd"/>
      <w:r w:rsidR="009B6D67" w:rsidRPr="009B6D67">
        <w:rPr>
          <w:highlight w:val="yellow"/>
        </w:rPr>
        <w:t xml:space="preserve"> populations with </w:t>
      </w:r>
      <w:proofErr w:type="spellStart"/>
      <w:r w:rsidR="009B6D67" w:rsidRPr="009B6D67">
        <w:rPr>
          <w:highlight w:val="yellow"/>
        </w:rPr>
        <w:t>higher</w:t>
      </w:r>
      <w:r w:rsidR="006D223E">
        <w:rPr>
          <w:highlight w:val="yellow"/>
        </w:rPr>
        <w:t>seed</w:t>
      </w:r>
      <w:r w:rsidR="009B6D67" w:rsidRPr="009B6D67">
        <w:rPr>
          <w:highlight w:val="yellow"/>
        </w:rPr>
        <w:t>mass</w:t>
      </w:r>
      <w:proofErr w:type="spellEnd"/>
      <w:r w:rsidR="009B6D67" w:rsidRPr="009B6D67">
        <w:rPr>
          <w:highlight w:val="yellow"/>
        </w:rPr>
        <w:t xml:space="preserve"> germinated at higher percentages and faster rates.</w:t>
      </w:r>
      <w:r w:rsidR="009B6D67">
        <w:t xml:space="preserve"> </w:t>
      </w:r>
      <w:commentRangeEnd w:id="86"/>
      <w:r w:rsidR="007B19CE">
        <w:rPr>
          <w:rStyle w:val="Refdecomentario"/>
        </w:rPr>
        <w:commentReference w:id="86"/>
      </w:r>
      <w:r w:rsidR="00D829B7">
        <w:t>(mixed evidence)</w:t>
      </w:r>
    </w:p>
    <w:p w14:paraId="1AD37D6D" w14:textId="65A4942F" w:rsidR="006E70F8" w:rsidRDefault="001F3C61" w:rsidP="0070572A">
      <w:pPr>
        <w:autoSpaceDE w:val="0"/>
        <w:autoSpaceDN w:val="0"/>
        <w:adjustRightInd w:val="0"/>
        <w:spacing w:after="0" w:line="360" w:lineRule="auto"/>
        <w:jc w:val="both"/>
      </w:pPr>
      <w:r w:rsidRPr="00AB1F38">
        <w:rPr>
          <w:highlight w:val="yellow"/>
        </w:rPr>
        <w:t xml:space="preserve">Low moisture availability leads to partial or complete inhibition of physiological </w:t>
      </w:r>
      <w:proofErr w:type="gramStart"/>
      <w:r w:rsidRPr="00AB1F38">
        <w:rPr>
          <w:highlight w:val="yellow"/>
        </w:rPr>
        <w:t>processes which</w:t>
      </w:r>
      <w:proofErr w:type="gramEnd"/>
      <w:r w:rsidRPr="00AB1F38">
        <w:rPr>
          <w:highlight w:val="yellow"/>
        </w:rPr>
        <w:t xml:space="preserve"> may slow down the germination processes or hinder</w:t>
      </w:r>
      <w:r w:rsidR="006D223E">
        <w:rPr>
          <w:highlight w:val="yellow"/>
        </w:rPr>
        <w:t xml:space="preserve"> </w:t>
      </w:r>
      <w:proofErr w:type="spellStart"/>
      <w:r w:rsidR="006D223E">
        <w:rPr>
          <w:highlight w:val="yellow"/>
        </w:rPr>
        <w:t>seeds</w:t>
      </w:r>
      <w:r w:rsidRPr="00AB1F38">
        <w:rPr>
          <w:highlight w:val="yellow"/>
        </w:rPr>
        <w:t>from</w:t>
      </w:r>
      <w:proofErr w:type="spellEnd"/>
      <w:r w:rsidRPr="00AB1F38">
        <w:rPr>
          <w:highlight w:val="yellow"/>
        </w:rPr>
        <w:t xml:space="preserve"> germinating (Baskin and Baskin 2014, </w:t>
      </w:r>
      <w:commentRangeStart w:id="87"/>
      <w:r w:rsidRPr="00AB1F38">
        <w:rPr>
          <w:highlight w:val="yellow"/>
        </w:rPr>
        <w:t>Sumner and Venn 2021</w:t>
      </w:r>
      <w:commentRangeEnd w:id="87"/>
      <w:r w:rsidR="00507869">
        <w:rPr>
          <w:rStyle w:val="Refdecomentario"/>
        </w:rPr>
        <w:commentReference w:id="87"/>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88"/>
      <w:r w:rsidR="00454362" w:rsidRPr="00A36A1C">
        <w:rPr>
          <w:highlight w:val="yellow"/>
        </w:rPr>
        <w:t xml:space="preserve">Evans and Etherington (1990) </w:t>
      </w:r>
      <w:commentRangeEnd w:id="88"/>
      <w:r w:rsidR="00D401D8">
        <w:rPr>
          <w:rStyle w:val="Refdecomentario"/>
        </w:rPr>
        <w:commentReference w:id="88"/>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22253A84" w:rsidR="00B97BAA" w:rsidRDefault="00D200B3" w:rsidP="0070572A">
      <w:pPr>
        <w:autoSpaceDE w:val="0"/>
        <w:autoSpaceDN w:val="0"/>
        <w:adjustRightInd w:val="0"/>
        <w:spacing w:after="0" w:line="360" w:lineRule="auto"/>
        <w:jc w:val="both"/>
        <w:rPr>
          <w:highlight w:val="yellow"/>
        </w:rPr>
      </w:pPr>
      <w:commentRangeStart w:id="89"/>
      <w:r>
        <w:rPr>
          <w:highlight w:val="yellow"/>
        </w:rPr>
        <w:t>Bernau 2020</w:t>
      </w:r>
      <w:commentRangeEnd w:id="89"/>
      <w:r w:rsidR="00352538">
        <w:rPr>
          <w:rStyle w:val="Refdecomentario"/>
        </w:rPr>
        <w:commentReference w:id="89"/>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w:t>
      </w:r>
      <w:r w:rsidR="006D223E">
        <w:rPr>
          <w:highlight w:val="yellow"/>
        </w:rPr>
        <w:t xml:space="preserve"> </w:t>
      </w:r>
      <w:proofErr w:type="spellStart"/>
      <w:r w:rsidR="006D223E">
        <w:rPr>
          <w:highlight w:val="yellow"/>
        </w:rPr>
        <w:t>seeds</w:t>
      </w:r>
      <w:r w:rsidR="001262AD" w:rsidRPr="00FC5BEC">
        <w:rPr>
          <w:highlight w:val="yellow"/>
        </w:rPr>
        <w:t>of</w:t>
      </w:r>
      <w:proofErr w:type="spellEnd"/>
      <w:r w:rsidR="001262AD" w:rsidRPr="00FC5BEC">
        <w:rPr>
          <w:highlight w:val="yellow"/>
        </w:rPr>
        <w:t xml:space="preserve"> landraces that </w:t>
      </w:r>
      <w:proofErr w:type="gramStart"/>
      <w:r w:rsidR="001262AD" w:rsidRPr="00FC5BEC">
        <w:rPr>
          <w:highlight w:val="yellow"/>
        </w:rPr>
        <w:t>were collected</w:t>
      </w:r>
      <w:proofErr w:type="gramEnd"/>
      <w:r w:rsidR="001262AD" w:rsidRPr="00FC5BEC">
        <w:rPr>
          <w:highlight w:val="yellow"/>
        </w:rPr>
        <w:t xml:space="preserve">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67DE7B97" w:rsidR="005E07D4" w:rsidRDefault="005E07D4" w:rsidP="0070572A">
      <w:pPr>
        <w:autoSpaceDE w:val="0"/>
        <w:autoSpaceDN w:val="0"/>
        <w:adjustRightInd w:val="0"/>
        <w:spacing w:after="0" w:line="360" w:lineRule="auto"/>
        <w:jc w:val="both"/>
      </w:pPr>
      <w:commentRangeStart w:id="90"/>
      <w:r>
        <w:rPr>
          <w:highlight w:val="yellow"/>
        </w:rPr>
        <w:lastRenderedPageBreak/>
        <w:t xml:space="preserve">Camacho 2021 </w:t>
      </w:r>
      <w:commentRangeEnd w:id="90"/>
      <w:r w:rsidR="00506DBA">
        <w:rPr>
          <w:rStyle w:val="Refdecomentario"/>
        </w:rPr>
        <w:commentReference w:id="90"/>
      </w:r>
      <w:r w:rsidR="004512FF">
        <w:rPr>
          <w:highlight w:val="yellow"/>
        </w:rPr>
        <w:t xml:space="preserve">Aimed to </w:t>
      </w:r>
      <w:proofErr w:type="spellStart"/>
      <w:r w:rsidR="004512FF">
        <w:rPr>
          <w:highlight w:val="yellow"/>
        </w:rPr>
        <w:t>compare</w:t>
      </w:r>
      <w:r w:rsidR="006D223E">
        <w:rPr>
          <w:highlight w:val="yellow"/>
        </w:rPr>
        <w:t>seed</w:t>
      </w:r>
      <w:r w:rsidR="004512FF">
        <w:rPr>
          <w:highlight w:val="yellow"/>
        </w:rPr>
        <w:t>germination</w:t>
      </w:r>
      <w:proofErr w:type="spellEnd"/>
      <w:r w:rsidR="004512FF">
        <w:rPr>
          <w:highlight w:val="yellow"/>
        </w:rPr>
        <w:t xml:space="preserve"> in PEG (lab) and soil with </w:t>
      </w:r>
      <w:proofErr w:type="gramStart"/>
      <w:r w:rsidR="004512FF">
        <w:rPr>
          <w:highlight w:val="yellow"/>
        </w:rPr>
        <w:t>six water</w:t>
      </w:r>
      <w:proofErr w:type="gramEnd"/>
      <w:r w:rsidR="004512FF">
        <w:rPr>
          <w:highlight w:val="yellow"/>
        </w:rPr>
        <w:t xml:space="preserve">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w:t>
      </w:r>
      <w:proofErr w:type="gramStart"/>
      <w:r w:rsidR="006C6634" w:rsidRPr="006C6634">
        <w:rPr>
          <w:highlight w:val="yellow"/>
        </w:rPr>
        <w:t xml:space="preserve">)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d, while water potential might play a more important role for the ability of </w:t>
      </w:r>
      <w:proofErr w:type="spellStart"/>
      <w:r w:rsidR="00B64674" w:rsidRPr="006C6634">
        <w:rPr>
          <w:highlight w:val="yellow"/>
        </w:rPr>
        <w:t>the</w:t>
      </w:r>
      <w:r w:rsidR="006D223E">
        <w:rPr>
          <w:highlight w:val="yellow"/>
        </w:rPr>
        <w:t>seed</w:t>
      </w:r>
      <w:r w:rsidR="00B64674" w:rsidRPr="006C6634">
        <w:rPr>
          <w:highlight w:val="yellow"/>
        </w:rPr>
        <w:t>to</w:t>
      </w:r>
      <w:proofErr w:type="spellEnd"/>
      <w:r w:rsidR="00B64674" w:rsidRPr="006C6634">
        <w:rPr>
          <w:highlight w:val="yellow"/>
        </w:rPr>
        <w:t xml:space="preserve"> absorb water that is in direct contact with </w:t>
      </w:r>
      <w:proofErr w:type="spellStart"/>
      <w:r w:rsidR="00B64674" w:rsidRPr="006C6634">
        <w:rPr>
          <w:highlight w:val="yellow"/>
        </w:rPr>
        <w:t>the</w:t>
      </w:r>
      <w:r w:rsidR="006D223E">
        <w:rPr>
          <w:highlight w:val="yellow"/>
        </w:rPr>
        <w:t>seed</w:t>
      </w:r>
      <w:r w:rsidR="00B64674" w:rsidRPr="006C6634">
        <w:rPr>
          <w:highlight w:val="yellow"/>
        </w:rPr>
        <w:t>coat</w:t>
      </w:r>
      <w:proofErr w:type="spellEnd"/>
      <w:r w:rsidR="00B64674" w:rsidRPr="006C6634">
        <w:rPr>
          <w:highlight w:val="yellow"/>
        </w:rPr>
        <w:t xml:space="preserve">. As shown here, different soil textures have different Kh thresholds below which water flow to </w:t>
      </w:r>
      <w:proofErr w:type="spellStart"/>
      <w:r w:rsidR="00B64674" w:rsidRPr="006C6634">
        <w:rPr>
          <w:highlight w:val="yellow"/>
        </w:rPr>
        <w:t>the</w:t>
      </w:r>
      <w:r w:rsidR="006D223E">
        <w:rPr>
          <w:highlight w:val="yellow"/>
        </w:rPr>
        <w:t>seed</w:t>
      </w:r>
      <w:r w:rsidR="00B64674" w:rsidRPr="006C6634">
        <w:rPr>
          <w:highlight w:val="yellow"/>
        </w:rPr>
        <w:t>is</w:t>
      </w:r>
      <w:proofErr w:type="spellEnd"/>
      <w:r w:rsidR="00B64674" w:rsidRPr="006C6634">
        <w:rPr>
          <w:highlight w:val="yellow"/>
        </w:rPr>
        <w:t xml:space="preserve"> impeded and germination collapses. The use of K thresholds can be an important tool to describe vegetation dynamics in response to climate change including geographic </w:t>
      </w:r>
      <w:proofErr w:type="spellStart"/>
      <w:r w:rsidR="00B64674" w:rsidRPr="006C6634">
        <w:rPr>
          <w:highlight w:val="yellow"/>
        </w:rPr>
        <w:t>distribution</w:t>
      </w:r>
      <w:proofErr w:type="gramStart"/>
      <w:r w:rsidR="00B64674" w:rsidRPr="006C6634">
        <w:rPr>
          <w:highlight w:val="yellow"/>
        </w:rPr>
        <w:t>,seasonality</w:t>
      </w:r>
      <w:proofErr w:type="spellEnd"/>
      <w:proofErr w:type="gramEnd"/>
      <w:r w:rsidR="00B64674" w:rsidRPr="006C6634">
        <w:rPr>
          <w:highlight w:val="yellow"/>
        </w:rPr>
        <w:t xml:space="preserve"> and desertification.</w:t>
      </w:r>
    </w:p>
    <w:p w14:paraId="0956301B" w14:textId="77777777" w:rsidR="00CA0E0D" w:rsidRDefault="00CA0E0D" w:rsidP="0070572A">
      <w:pPr>
        <w:autoSpaceDE w:val="0"/>
        <w:autoSpaceDN w:val="0"/>
        <w:adjustRightInd w:val="0"/>
        <w:spacing w:after="0" w:line="360" w:lineRule="auto"/>
        <w:jc w:val="both"/>
      </w:pPr>
    </w:p>
    <w:p w14:paraId="1800F449" w14:textId="727C2924" w:rsidR="00CA0E0D" w:rsidRDefault="00BD4F9F" w:rsidP="0070572A">
      <w:pPr>
        <w:autoSpaceDE w:val="0"/>
        <w:autoSpaceDN w:val="0"/>
        <w:adjustRightInd w:val="0"/>
        <w:spacing w:after="0" w:line="360" w:lineRule="auto"/>
        <w:jc w:val="both"/>
      </w:pPr>
      <w:proofErr w:type="spellStart"/>
      <w:r w:rsidRPr="00DE31D9">
        <w:rPr>
          <w:highlight w:val="yellow"/>
        </w:rPr>
        <w:t>Gelviz-Gelvez</w:t>
      </w:r>
      <w:proofErr w:type="spellEnd"/>
      <w:r w:rsidRPr="00DE31D9">
        <w:rPr>
          <w:highlight w:val="yellow"/>
        </w:rPr>
        <w:t xml:space="preserve"> 2020</w:t>
      </w:r>
      <w:commentRangeStart w:id="91"/>
      <w:r w:rsidRPr="00DE31D9">
        <w:rPr>
          <w:highlight w:val="yellow"/>
        </w:rPr>
        <w:t xml:space="preserve">. Found that </w:t>
      </w:r>
      <w:r w:rsidR="00DE31D9" w:rsidRPr="00DE31D9">
        <w:rPr>
          <w:highlight w:val="yellow"/>
        </w:rPr>
        <w:t>Germination decreased as water potential was reduced</w:t>
      </w:r>
      <w:proofErr w:type="gramStart"/>
      <w:r w:rsidR="00DE31D9" w:rsidRPr="00DE31D9">
        <w:rPr>
          <w:highlight w:val="yellow"/>
        </w:rPr>
        <w:t>;</w:t>
      </w:r>
      <w:proofErr w:type="gramEnd"/>
      <w:r w:rsidR="00DE31D9" w:rsidRPr="00DE31D9">
        <w:rPr>
          <w:highlight w:val="yellow"/>
        </w:rPr>
        <w:t xml:space="preserve"> almost </w:t>
      </w:r>
      <w:commentRangeEnd w:id="91"/>
      <w:r w:rsidR="00DE31D9" w:rsidRPr="00DE31D9">
        <w:rPr>
          <w:rStyle w:val="Refdecomentario"/>
          <w:highlight w:val="yellow"/>
        </w:rPr>
        <w:commentReference w:id="91"/>
      </w:r>
      <w:r w:rsidR="00DE31D9" w:rsidRPr="00DE31D9">
        <w:rPr>
          <w:highlight w:val="yellow"/>
        </w:rPr>
        <w:t>no</w:t>
      </w:r>
      <w:r w:rsidR="006D223E">
        <w:rPr>
          <w:highlight w:val="yellow"/>
        </w:rPr>
        <w:t xml:space="preserve"> </w:t>
      </w:r>
      <w:proofErr w:type="spellStart"/>
      <w:r w:rsidR="006D223E">
        <w:rPr>
          <w:highlight w:val="yellow"/>
        </w:rPr>
        <w:t>seeds</w:t>
      </w:r>
      <w:r w:rsidR="00DE31D9" w:rsidRPr="00DE31D9">
        <w:rPr>
          <w:highlight w:val="yellow"/>
        </w:rPr>
        <w:t>germinated</w:t>
      </w:r>
      <w:proofErr w:type="spellEnd"/>
      <w:r w:rsidR="00DE31D9" w:rsidRPr="00DE31D9">
        <w:rPr>
          <w:highlight w:val="yellow"/>
        </w:rPr>
        <w:t xml:space="preserve">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t>
      </w:r>
      <w:proofErr w:type="gramStart"/>
      <w:r w:rsidR="00DE31D9" w:rsidRPr="00DE31D9">
        <w:rPr>
          <w:highlight w:val="yellow"/>
        </w:rPr>
        <w:t>was found</w:t>
      </w:r>
      <w:proofErr w:type="gramEnd"/>
      <w:r w:rsidR="00DE31D9" w:rsidRPr="00DE31D9">
        <w:rPr>
          <w:highlight w:val="yellow"/>
        </w:rPr>
        <w:t xml:space="preserve"> </w:t>
      </w:r>
      <w:proofErr w:type="spellStart"/>
      <w:r w:rsidR="00DE31D9" w:rsidRPr="00DE31D9">
        <w:rPr>
          <w:highlight w:val="yellow"/>
        </w:rPr>
        <w:t>between</w:t>
      </w:r>
      <w:r w:rsidR="006D223E">
        <w:rPr>
          <w:highlight w:val="yellow"/>
        </w:rPr>
        <w:t>seed</w:t>
      </w:r>
      <w:r w:rsidR="00DE31D9" w:rsidRPr="00DE31D9">
        <w:rPr>
          <w:highlight w:val="yellow"/>
        </w:rPr>
        <w:t>size</w:t>
      </w:r>
      <w:proofErr w:type="spellEnd"/>
      <w:r w:rsidR="00DE31D9" w:rsidRPr="00DE31D9">
        <w:rPr>
          <w:highlight w:val="yellow"/>
        </w:rPr>
        <w:t xml:space="preserv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w:t>
      </w:r>
      <w:proofErr w:type="spellStart"/>
      <w:r w:rsidR="00DE31D9" w:rsidRPr="00DE31D9">
        <w:rPr>
          <w:highlight w:val="yellow"/>
        </w:rPr>
        <w:t>ded</w:t>
      </w:r>
      <w:proofErr w:type="spellEnd"/>
      <w:r w:rsidR="00DE31D9" w:rsidRPr="00DE31D9">
        <w:rPr>
          <w:highlight w:val="yellow"/>
        </w:rPr>
        <w:t xml:space="preserve"> species in all drought treatments, suggesting that large</w:t>
      </w:r>
      <w:r w:rsidR="006D223E">
        <w:rPr>
          <w:highlight w:val="yellow"/>
        </w:rPr>
        <w:t xml:space="preserve"> </w:t>
      </w:r>
      <w:proofErr w:type="spellStart"/>
      <w:r w:rsidR="006D223E">
        <w:rPr>
          <w:highlight w:val="yellow"/>
        </w:rPr>
        <w:t>seeds</w:t>
      </w:r>
      <w:r w:rsidR="00DE31D9" w:rsidRPr="00DE31D9">
        <w:rPr>
          <w:highlight w:val="yellow"/>
        </w:rPr>
        <w:t>may</w:t>
      </w:r>
      <w:proofErr w:type="spellEnd"/>
      <w:r w:rsidR="00DE31D9" w:rsidRPr="00DE31D9">
        <w:rPr>
          <w:highlight w:val="yellow"/>
        </w:rPr>
        <w:t xml:space="preserve"> have a greater capacity to retain water in dry environments.</w:t>
      </w:r>
    </w:p>
    <w:p w14:paraId="5D401FD7" w14:textId="39B793AD" w:rsidR="009809E6" w:rsidRPr="00DF660B" w:rsidRDefault="009809E6" w:rsidP="0070572A">
      <w:pPr>
        <w:autoSpaceDE w:val="0"/>
        <w:autoSpaceDN w:val="0"/>
        <w:adjustRightInd w:val="0"/>
        <w:spacing w:after="0" w:line="360" w:lineRule="auto"/>
        <w:jc w:val="both"/>
        <w:rPr>
          <w:highlight w:val="yellow"/>
        </w:rPr>
      </w:pPr>
      <w:r w:rsidRPr="00DF660B">
        <w:rPr>
          <w:highlight w:val="yellow"/>
        </w:rPr>
        <w:t xml:space="preserve">For the </w:t>
      </w:r>
      <w:proofErr w:type="spellStart"/>
      <w:r w:rsidRPr="00DF660B">
        <w:rPr>
          <w:highlight w:val="yellow"/>
        </w:rPr>
        <w:t>control</w:t>
      </w:r>
      <w:proofErr w:type="gramStart"/>
      <w:r w:rsidRPr="00DF660B">
        <w:rPr>
          <w:highlight w:val="yellow"/>
        </w:rPr>
        <w:t>,</w:t>
      </w:r>
      <w:r w:rsidR="006D223E">
        <w:rPr>
          <w:highlight w:val="yellow"/>
        </w:rPr>
        <w:t>seed</w:t>
      </w:r>
      <w:r w:rsidRPr="00DF660B">
        <w:rPr>
          <w:highlight w:val="yellow"/>
        </w:rPr>
        <w:t>size</w:t>
      </w:r>
      <w:proofErr w:type="spellEnd"/>
      <w:proofErr w:type="gramEnd"/>
      <w:r w:rsidRPr="00DF660B">
        <w:rPr>
          <w:highlight w:val="yellow"/>
        </w:rPr>
        <w:t xml:space="preserv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 xml:space="preserve">germination proportion increased </w:t>
      </w:r>
      <w:proofErr w:type="spellStart"/>
      <w:r w:rsidRPr="00DF660B">
        <w:rPr>
          <w:highlight w:val="yellow"/>
        </w:rPr>
        <w:t>with</w:t>
      </w:r>
      <w:r w:rsidR="006D223E">
        <w:rPr>
          <w:highlight w:val="yellow"/>
        </w:rPr>
        <w:t>seed</w:t>
      </w:r>
      <w:r w:rsidRPr="00DF660B">
        <w:rPr>
          <w:highlight w:val="yellow"/>
        </w:rPr>
        <w:t>size</w:t>
      </w:r>
      <w:proofErr w:type="spellEnd"/>
      <w:r w:rsidRPr="00DF660B">
        <w:rPr>
          <w:highlight w:val="yellow"/>
        </w:rPr>
        <w:t xml:space="preserv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xml:space="preserve">. </w:t>
      </w:r>
      <w:proofErr w:type="spellStart"/>
      <w:r w:rsidR="00056064" w:rsidRPr="00DF660B">
        <w:rPr>
          <w:highlight w:val="yellow"/>
        </w:rPr>
        <w:t>Overall</w:t>
      </w:r>
      <w:proofErr w:type="gramStart"/>
      <w:r w:rsidR="00056064" w:rsidRPr="00DF660B">
        <w:rPr>
          <w:highlight w:val="yellow"/>
        </w:rPr>
        <w:t>,</w:t>
      </w:r>
      <w:r w:rsidR="006D223E">
        <w:rPr>
          <w:highlight w:val="yellow"/>
        </w:rPr>
        <w:t>seed</w:t>
      </w:r>
      <w:r w:rsidR="00056064" w:rsidRPr="00DF660B">
        <w:rPr>
          <w:highlight w:val="yellow"/>
        </w:rPr>
        <w:t>germination</w:t>
      </w:r>
      <w:proofErr w:type="spellEnd"/>
      <w:proofErr w:type="gramEnd"/>
      <w:r w:rsidR="00056064" w:rsidRPr="00DF660B">
        <w:rPr>
          <w:highlight w:val="yellow"/>
        </w:rPr>
        <w:t xml:space="preserve"> was driven much more strongly</w:t>
      </w:r>
      <w:r w:rsidR="00DF660B" w:rsidRPr="00DF660B">
        <w:rPr>
          <w:highlight w:val="yellow"/>
        </w:rPr>
        <w:t xml:space="preserve"> </w:t>
      </w:r>
      <w:r w:rsidR="00056064" w:rsidRPr="00DF660B">
        <w:rPr>
          <w:highlight w:val="yellow"/>
        </w:rPr>
        <w:t xml:space="preserve">by water potential treatment than </w:t>
      </w:r>
      <w:proofErr w:type="spellStart"/>
      <w:r w:rsidR="00056064" w:rsidRPr="00DF660B">
        <w:rPr>
          <w:highlight w:val="yellow"/>
        </w:rPr>
        <w:t>by</w:t>
      </w:r>
      <w:r w:rsidR="006D223E">
        <w:rPr>
          <w:highlight w:val="yellow"/>
        </w:rPr>
        <w:t>seed</w:t>
      </w:r>
      <w:r w:rsidR="00056064" w:rsidRPr="00DF660B">
        <w:rPr>
          <w:highlight w:val="yellow"/>
        </w:rPr>
        <w:t>size</w:t>
      </w:r>
      <w:proofErr w:type="spellEnd"/>
      <w:r w:rsidR="00056064" w:rsidRPr="00DF660B">
        <w:rPr>
          <w:highlight w:val="yellow"/>
        </w:rPr>
        <w:t>,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proofErr w:type="spellStart"/>
      <w:r w:rsidR="00056064" w:rsidRPr="00DF660B">
        <w:rPr>
          <w:highlight w:val="yellow"/>
        </w:rPr>
        <w:t>ded</w:t>
      </w:r>
      <w:proofErr w:type="spellEnd"/>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w:t>
      </w:r>
      <w:proofErr w:type="spellStart"/>
      <w:r w:rsidR="00056064" w:rsidRPr="00DF660B">
        <w:rPr>
          <w:highlight w:val="yellow"/>
        </w:rPr>
        <w:t>ded</w:t>
      </w:r>
      <w:proofErr w:type="spellEnd"/>
      <w:r w:rsidR="00056064" w:rsidRPr="00DF660B">
        <w:rPr>
          <w:highlight w:val="yellow"/>
        </w:rPr>
        <w:t xml:space="preserve"> species</w:t>
      </w:r>
      <w:r w:rsidR="00DF660B" w:rsidRPr="00DF660B">
        <w:rPr>
          <w:highlight w:val="yellow"/>
        </w:rPr>
        <w:t xml:space="preserve"> </w:t>
      </w:r>
      <w:r w:rsidR="00056064" w:rsidRPr="00DF660B">
        <w:rPr>
          <w:highlight w:val="yellow"/>
        </w:rPr>
        <w:t xml:space="preserve">under drought conditions, as found by </w:t>
      </w:r>
      <w:commentRangeStart w:id="92"/>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92"/>
      <w:r w:rsidR="005032C4">
        <w:rPr>
          <w:rStyle w:val="Refdecomentario"/>
        </w:rPr>
        <w:commentReference w:id="92"/>
      </w:r>
      <w:r w:rsidR="00056064" w:rsidRPr="00DF660B">
        <w:rPr>
          <w:highlight w:val="yellow"/>
        </w:rPr>
        <w:t>Our results showed under drought conditions, large</w:t>
      </w:r>
      <w:r w:rsidR="00DF660B" w:rsidRPr="00DF660B">
        <w:rPr>
          <w:highlight w:val="yellow"/>
        </w:rPr>
        <w:t xml:space="preserve"> </w:t>
      </w:r>
      <w:proofErr w:type="spellStart"/>
      <w:r w:rsidR="00056064" w:rsidRPr="00DF660B">
        <w:rPr>
          <w:highlight w:val="yellow"/>
        </w:rPr>
        <w:t>ded</w:t>
      </w:r>
      <w:proofErr w:type="spellEnd"/>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w:t>
      </w:r>
      <w:proofErr w:type="spellStart"/>
      <w:r w:rsidR="00056064" w:rsidRPr="00DF660B">
        <w:rPr>
          <w:highlight w:val="yellow"/>
        </w:rPr>
        <w:t>ded</w:t>
      </w:r>
      <w:proofErr w:type="spellEnd"/>
      <w:r w:rsidR="00056064" w:rsidRPr="00DF660B">
        <w:rPr>
          <w:highlight w:val="yellow"/>
        </w:rPr>
        <w:t xml:space="preserve">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w:t>
      </w:r>
      <w:r w:rsidR="006D223E">
        <w:rPr>
          <w:highlight w:val="yellow"/>
        </w:rPr>
        <w:t xml:space="preserve"> </w:t>
      </w:r>
      <w:proofErr w:type="spellStart"/>
      <w:r w:rsidR="006D223E">
        <w:rPr>
          <w:highlight w:val="yellow"/>
        </w:rPr>
        <w:t>seeds</w:t>
      </w:r>
      <w:r w:rsidR="00C625C6" w:rsidRPr="00DF660B">
        <w:rPr>
          <w:highlight w:val="yellow"/>
        </w:rPr>
        <w:t>with</w:t>
      </w:r>
      <w:proofErr w:type="spellEnd"/>
      <w:r w:rsidR="00C625C6" w:rsidRPr="00DF660B">
        <w:rPr>
          <w:highlight w:val="yellow"/>
        </w:rPr>
        <w:t xml:space="preserve"> a high surface</w:t>
      </w:r>
      <w:r w:rsidR="00DF660B" w:rsidRPr="00DF660B">
        <w:rPr>
          <w:highlight w:val="yellow"/>
        </w:rPr>
        <w:t xml:space="preserve"> </w:t>
      </w:r>
      <w:r w:rsidR="00C625C6" w:rsidRPr="00DF660B">
        <w:rPr>
          <w:highlight w:val="yellow"/>
        </w:rPr>
        <w:t xml:space="preserve">area-to-volume ratio </w:t>
      </w:r>
      <w:proofErr w:type="gramStart"/>
      <w:r w:rsidR="00C625C6" w:rsidRPr="00DF660B">
        <w:rPr>
          <w:highlight w:val="yellow"/>
        </w:rPr>
        <w:t>may</w:t>
      </w:r>
      <w:proofErr w:type="gramEnd"/>
      <w:r w:rsidR="00C625C6" w:rsidRPr="00DF660B">
        <w:rPr>
          <w:highlight w:val="yellow"/>
        </w:rPr>
        <w:t xml:space="preserve"> imbibe water more quickly than</w:t>
      </w:r>
      <w:r w:rsidR="00DF660B" w:rsidRPr="00DF660B">
        <w:rPr>
          <w:highlight w:val="yellow"/>
        </w:rPr>
        <w:t xml:space="preserve"> </w:t>
      </w:r>
      <w:r w:rsidR="00C625C6" w:rsidRPr="00DF660B">
        <w:rPr>
          <w:highlight w:val="yellow"/>
        </w:rPr>
        <w:t>large</w:t>
      </w:r>
      <w:r w:rsidR="006D223E">
        <w:rPr>
          <w:highlight w:val="yellow"/>
        </w:rPr>
        <w:t xml:space="preserve"> </w:t>
      </w:r>
      <w:proofErr w:type="spellStart"/>
      <w:r w:rsidR="006D223E">
        <w:rPr>
          <w:highlight w:val="yellow"/>
        </w:rPr>
        <w:t>seeds</w:t>
      </w:r>
      <w:r w:rsidR="00C625C6" w:rsidRPr="00DF660B">
        <w:rPr>
          <w:highlight w:val="yellow"/>
        </w:rPr>
        <w:t>with</w:t>
      </w:r>
      <w:proofErr w:type="spellEnd"/>
      <w:r w:rsidR="00C625C6" w:rsidRPr="00DF660B">
        <w:rPr>
          <w:highlight w:val="yellow"/>
        </w:rPr>
        <w:t xml:space="preserve">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 xml:space="preserve">potential is constantly low, higher dehydration of </w:t>
      </w:r>
      <w:proofErr w:type="spellStart"/>
      <w:r w:rsidR="00C625C6" w:rsidRPr="00DF660B">
        <w:rPr>
          <w:highlight w:val="yellow"/>
        </w:rPr>
        <w:t>the</w:t>
      </w:r>
      <w:r w:rsidR="006D223E">
        <w:rPr>
          <w:highlight w:val="yellow"/>
        </w:rPr>
        <w:t>seed</w:t>
      </w:r>
      <w:r w:rsidR="00C625C6" w:rsidRPr="00DF660B">
        <w:rPr>
          <w:highlight w:val="yellow"/>
        </w:rPr>
        <w:t>tissues</w:t>
      </w:r>
      <w:proofErr w:type="spellEnd"/>
      <w:r w:rsidR="00C625C6" w:rsidRPr="00DF660B">
        <w:rPr>
          <w:highlight w:val="yellow"/>
        </w:rPr>
        <w:t xml:space="preserve"> </w:t>
      </w:r>
      <w:proofErr w:type="gramStart"/>
      <w:r w:rsidR="00C625C6" w:rsidRPr="00DF660B">
        <w:rPr>
          <w:highlight w:val="yellow"/>
        </w:rPr>
        <w:t>is expected</w:t>
      </w:r>
      <w:proofErr w:type="gramEnd"/>
      <w:r w:rsidR="00C625C6" w:rsidRPr="00DF660B">
        <w:rPr>
          <w:highlight w:val="yellow"/>
        </w:rPr>
        <w:t xml:space="preserve"> in</w:t>
      </w:r>
      <w:r w:rsidR="006D223E">
        <w:rPr>
          <w:highlight w:val="yellow"/>
        </w:rPr>
        <w:t xml:space="preserve"> </w:t>
      </w:r>
      <w:proofErr w:type="spellStart"/>
      <w:r w:rsidR="006D223E">
        <w:rPr>
          <w:highlight w:val="yellow"/>
        </w:rPr>
        <w:t>seeds</w:t>
      </w:r>
      <w:r w:rsidR="00C625C6" w:rsidRPr="00DF660B">
        <w:rPr>
          <w:highlight w:val="yellow"/>
        </w:rPr>
        <w:t>with</w:t>
      </w:r>
      <w:proofErr w:type="spellEnd"/>
      <w:r w:rsidR="00C625C6" w:rsidRPr="00DF660B">
        <w:rPr>
          <w:highlight w:val="yellow"/>
        </w:rPr>
        <w:t xml:space="preserve">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6C651F2B" w:rsidR="00CD4F41" w:rsidRPr="00A817C7" w:rsidRDefault="00CD4F41" w:rsidP="0070572A">
      <w:pPr>
        <w:autoSpaceDE w:val="0"/>
        <w:autoSpaceDN w:val="0"/>
        <w:adjustRightInd w:val="0"/>
        <w:spacing w:after="0" w:line="360" w:lineRule="auto"/>
        <w:jc w:val="both"/>
        <w:rPr>
          <w:highlight w:val="yellow"/>
        </w:rPr>
      </w:pPr>
      <w:commentRangeStart w:id="93"/>
      <w:r w:rsidRPr="00A66D8B">
        <w:rPr>
          <w:highlight w:val="yellow"/>
        </w:rPr>
        <w:lastRenderedPageBreak/>
        <w:t xml:space="preserve">Yi 2019 </w:t>
      </w:r>
      <w:r w:rsidR="001B1336" w:rsidRPr="00A66D8B">
        <w:rPr>
          <w:highlight w:val="yellow"/>
        </w:rPr>
        <w:t>(desert species</w:t>
      </w:r>
      <w:commentRangeEnd w:id="93"/>
      <w:r w:rsidR="00A66D8B" w:rsidRPr="00A66D8B">
        <w:rPr>
          <w:rStyle w:val="Refdecomentario"/>
          <w:highlight w:val="yellow"/>
        </w:rPr>
        <w:commentReference w:id="93"/>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w:t>
      </w:r>
      <w:proofErr w:type="gramStart"/>
      <w:r w:rsidR="003502A4" w:rsidRPr="00A66D8B">
        <w:rPr>
          <w:highlight w:val="yellow"/>
        </w:rPr>
        <w:t>%</w:t>
      </w:r>
      <w:proofErr w:type="gramEnd"/>
      <w:r w:rsidR="003502A4" w:rsidRPr="00A66D8B">
        <w:rPr>
          <w:highlight w:val="yellow"/>
        </w:rPr>
        <w:t xml:space="preserve"> (in 4 treatments and 5 WP) was not significantly correlated </w:t>
      </w:r>
      <w:proofErr w:type="spellStart"/>
      <w:r w:rsidR="003502A4" w:rsidRPr="00A66D8B">
        <w:rPr>
          <w:highlight w:val="yellow"/>
        </w:rPr>
        <w:t>with</w:t>
      </w:r>
      <w:r w:rsidR="006D223E">
        <w:rPr>
          <w:highlight w:val="yellow"/>
        </w:rPr>
        <w:t>seed</w:t>
      </w:r>
      <w:r w:rsidR="003502A4" w:rsidRPr="00A66D8B">
        <w:rPr>
          <w:highlight w:val="yellow"/>
        </w:rPr>
        <w:t>mass</w:t>
      </w:r>
      <w:proofErr w:type="spellEnd"/>
      <w:r w:rsidR="003502A4" w:rsidRPr="00A66D8B">
        <w:rPr>
          <w:highlight w:val="yellow"/>
        </w:rPr>
        <w:t xml:space="preserve"> </w:t>
      </w:r>
      <w:proofErr w:type="spellStart"/>
      <w:r w:rsidR="003502A4" w:rsidRPr="00A66D8B">
        <w:rPr>
          <w:highlight w:val="yellow"/>
        </w:rPr>
        <w:t>or</w:t>
      </w:r>
      <w:r w:rsidR="006D223E">
        <w:rPr>
          <w:highlight w:val="yellow"/>
        </w:rPr>
        <w:t>seed</w:t>
      </w:r>
      <w:r w:rsidR="003502A4" w:rsidRPr="00A66D8B">
        <w:rPr>
          <w:highlight w:val="yellow"/>
        </w:rPr>
        <w:t>area</w:t>
      </w:r>
      <w:proofErr w:type="spellEnd"/>
      <w:r w:rsidR="003502A4" w:rsidRPr="00A66D8B">
        <w:rPr>
          <w:highlight w:val="yellow"/>
        </w:rPr>
        <w:t xml:space="preserve">.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 xml:space="preserve">We found great variation in the response </w:t>
      </w:r>
      <w:proofErr w:type="spellStart"/>
      <w:r w:rsidR="00C81F8A" w:rsidRPr="00A817C7">
        <w:rPr>
          <w:highlight w:val="yellow"/>
        </w:rPr>
        <w:t>of</w:t>
      </w:r>
      <w:r w:rsidR="006D223E">
        <w:rPr>
          <w:highlight w:val="yellow"/>
        </w:rPr>
        <w:t>seed</w:t>
      </w:r>
      <w:r w:rsidR="00C81F8A" w:rsidRPr="00A817C7">
        <w:rPr>
          <w:highlight w:val="yellow"/>
        </w:rPr>
        <w:t>germination</w:t>
      </w:r>
      <w:proofErr w:type="spellEnd"/>
      <w:r w:rsidR="00C81F8A" w:rsidRPr="00A817C7">
        <w:rPr>
          <w:highlight w:val="yellow"/>
        </w:rPr>
        <w:t xml:space="preserve"> to environmental conditions both within and between species.</w:t>
      </w:r>
      <w:r w:rsidR="00626FBC" w:rsidRPr="00A817C7">
        <w:rPr>
          <w:highlight w:val="yellow"/>
        </w:rPr>
        <w:t xml:space="preserve"> Most research has concluded that large</w:t>
      </w:r>
      <w:r w:rsidR="006D223E">
        <w:rPr>
          <w:highlight w:val="yellow"/>
        </w:rPr>
        <w:t xml:space="preserve"> </w:t>
      </w:r>
      <w:proofErr w:type="spellStart"/>
      <w:r w:rsidR="006D223E">
        <w:rPr>
          <w:highlight w:val="yellow"/>
        </w:rPr>
        <w:t>seeds</w:t>
      </w:r>
      <w:r w:rsidR="00626FBC" w:rsidRPr="00A817C7">
        <w:rPr>
          <w:highlight w:val="yellow"/>
        </w:rPr>
        <w:t>buffer</w:t>
      </w:r>
      <w:proofErr w:type="spellEnd"/>
      <w:r w:rsidR="00626FBC" w:rsidRPr="00A817C7">
        <w:rPr>
          <w:highlight w:val="yellow"/>
        </w:rPr>
        <w:t xml:space="preserve"> </w:t>
      </w:r>
      <w:proofErr w:type="spellStart"/>
      <w:r w:rsidR="00626FBC" w:rsidRPr="00A817C7">
        <w:rPr>
          <w:highlight w:val="yellow"/>
        </w:rPr>
        <w:t>dling</w:t>
      </w:r>
      <w:proofErr w:type="spellEnd"/>
      <w:r w:rsidR="00626FBC" w:rsidRPr="00A817C7">
        <w:rPr>
          <w:highlight w:val="yellow"/>
        </w:rPr>
        <w:t xml:space="preserve"> growth from some of the negative effects of drought stress (</w:t>
      </w:r>
      <w:commentRangeStart w:id="94"/>
      <w:r w:rsidR="00626FBC" w:rsidRPr="00A817C7">
        <w:rPr>
          <w:highlight w:val="yellow"/>
        </w:rPr>
        <w:t>Leishman et al., 2000</w:t>
      </w:r>
      <w:commentRangeEnd w:id="94"/>
      <w:r w:rsidR="00A3686C">
        <w:rPr>
          <w:rStyle w:val="Refdecomentario"/>
        </w:rPr>
        <w:commentReference w:id="94"/>
      </w:r>
      <w:r w:rsidR="00626FBC" w:rsidRPr="00A817C7">
        <w:rPr>
          <w:highlight w:val="yellow"/>
        </w:rPr>
        <w:t>), and experimental evidence for the advantage of large</w:t>
      </w:r>
      <w:r w:rsidR="006D223E">
        <w:rPr>
          <w:highlight w:val="yellow"/>
        </w:rPr>
        <w:t xml:space="preserve"> </w:t>
      </w:r>
      <w:proofErr w:type="spellStart"/>
      <w:r w:rsidR="006D223E">
        <w:rPr>
          <w:highlight w:val="yellow"/>
        </w:rPr>
        <w:t>seeds</w:t>
      </w:r>
      <w:r w:rsidR="00626FBC" w:rsidRPr="00A817C7">
        <w:rPr>
          <w:highlight w:val="yellow"/>
        </w:rPr>
        <w:t>for</w:t>
      </w:r>
      <w:proofErr w:type="spellEnd"/>
      <w:r w:rsidR="00626FBC" w:rsidRPr="00A817C7">
        <w:rPr>
          <w:highlight w:val="yellow"/>
        </w:rPr>
        <w:t xml:space="preserve"> establishment under low soil moisture conditions has been reported (Leishman &amp; Westoby, 1994). However, the relationships between germination under drought stress </w:t>
      </w:r>
      <w:proofErr w:type="spellStart"/>
      <w:r w:rsidR="00626FBC" w:rsidRPr="00A817C7">
        <w:rPr>
          <w:highlight w:val="yellow"/>
        </w:rPr>
        <w:t>and</w:t>
      </w:r>
      <w:r w:rsidR="006D223E">
        <w:rPr>
          <w:highlight w:val="yellow"/>
        </w:rPr>
        <w:t>seed</w:t>
      </w:r>
      <w:r w:rsidR="00626FBC" w:rsidRPr="00A817C7">
        <w:rPr>
          <w:highlight w:val="yellow"/>
        </w:rPr>
        <w:t>size</w:t>
      </w:r>
      <w:proofErr w:type="spellEnd"/>
      <w:r w:rsidR="00626FBC" w:rsidRPr="00A817C7">
        <w:rPr>
          <w:highlight w:val="yellow"/>
        </w:rPr>
        <w:t xml:space="preserve"> might differ among ecosystems. Therefore, de</w:t>
      </w:r>
      <w:r w:rsidR="00A817C7" w:rsidRPr="00A817C7">
        <w:rPr>
          <w:highlight w:val="yellow"/>
        </w:rPr>
        <w:t>t</w:t>
      </w:r>
      <w:r w:rsidR="00626FBC" w:rsidRPr="00A817C7">
        <w:rPr>
          <w:highlight w:val="yellow"/>
        </w:rPr>
        <w:t xml:space="preserve">ermining the relationship </w:t>
      </w:r>
      <w:proofErr w:type="spellStart"/>
      <w:r w:rsidR="00626FBC" w:rsidRPr="00A817C7">
        <w:rPr>
          <w:highlight w:val="yellow"/>
        </w:rPr>
        <w:t>between</w:t>
      </w:r>
      <w:r w:rsidR="006D223E">
        <w:rPr>
          <w:highlight w:val="yellow"/>
        </w:rPr>
        <w:t>seed</w:t>
      </w:r>
      <w:r w:rsidR="00626FBC" w:rsidRPr="00A817C7">
        <w:rPr>
          <w:highlight w:val="yellow"/>
        </w:rPr>
        <w:t>germination</w:t>
      </w:r>
      <w:proofErr w:type="spellEnd"/>
      <w:r w:rsidR="00626FBC" w:rsidRPr="00A817C7">
        <w:rPr>
          <w:highlight w:val="yellow"/>
        </w:rPr>
        <w:t xml:space="preserve"> </w:t>
      </w:r>
      <w:proofErr w:type="spellStart"/>
      <w:r w:rsidR="00626FBC" w:rsidRPr="00A817C7">
        <w:rPr>
          <w:highlight w:val="yellow"/>
        </w:rPr>
        <w:t>and</w:t>
      </w:r>
      <w:r w:rsidR="006D223E">
        <w:rPr>
          <w:highlight w:val="yellow"/>
        </w:rPr>
        <w:t>seed</w:t>
      </w:r>
      <w:r w:rsidR="00626FBC" w:rsidRPr="00A817C7">
        <w:rPr>
          <w:highlight w:val="yellow"/>
        </w:rPr>
        <w:t>size</w:t>
      </w:r>
      <w:proofErr w:type="spellEnd"/>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proofErr w:type="spellStart"/>
      <w:r w:rsidR="00626FBC" w:rsidRPr="00A817C7">
        <w:rPr>
          <w:highlight w:val="yellow"/>
        </w:rPr>
        <w:t>important</w:t>
      </w:r>
      <w:r w:rsidR="006D223E">
        <w:rPr>
          <w:highlight w:val="yellow"/>
        </w:rPr>
        <w:t>seed</w:t>
      </w:r>
      <w:r w:rsidR="00626FBC" w:rsidRPr="00A817C7">
        <w:rPr>
          <w:highlight w:val="yellow"/>
        </w:rPr>
        <w:t>trait</w:t>
      </w:r>
      <w:proofErr w:type="spellEnd"/>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proofErr w:type="spellStart"/>
      <w:r>
        <w:t>Orsenigo</w:t>
      </w:r>
      <w:proofErr w:type="spellEnd"/>
      <w:r>
        <w:t xml:space="preserve">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59"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0" w:history="1">
        <w:r w:rsidR="00D6256B" w:rsidRPr="002C3E99">
          <w:rPr>
            <w:rStyle w:val="Hipervnculo"/>
            <w:lang w:val="en-US"/>
          </w:rPr>
          <w:t>https://www.R-project.org/</w:t>
        </w:r>
      </w:hyperlink>
      <w:r w:rsidR="004D0CB8">
        <w:rPr>
          <w:lang w:val="en-US"/>
        </w:rPr>
        <w:t>.</w:t>
      </w:r>
    </w:p>
    <w:p w14:paraId="153FC29C" w14:textId="3BB3436A"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proofErr w:type="gramStart"/>
      <w:r w:rsidRPr="00BC6FBD">
        <w:rPr>
          <w:rFonts w:asciiTheme="minorHAnsi" w:eastAsiaTheme="minorHAnsi" w:hAnsiTheme="minorHAnsi" w:cstheme="minorBidi"/>
          <w:color w:val="000000" w:themeColor="text1"/>
          <w:kern w:val="2"/>
          <w:sz w:val="22"/>
          <w:szCs w:val="22"/>
          <w:lang w:val="en-US" w:eastAsia="en-US"/>
          <w14:ligatures w14:val="standardContextual"/>
        </w:rPr>
        <w:t>dr</w:t>
      </w:r>
      <w:proofErr w:type="spellEnd"/>
      <w:proofErr w:type="gram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Hydro and Thermal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Time</w:t>
      </w:r>
      <w:r w:rsidR="006D223E">
        <w:rPr>
          <w:rFonts w:asciiTheme="minorHAnsi" w:eastAsiaTheme="minorHAnsi" w:hAnsiTheme="minorHAnsi" w:cstheme="minorBidi"/>
          <w:color w:val="000000" w:themeColor="text1"/>
          <w:kern w:val="2"/>
          <w:sz w:val="22"/>
          <w:szCs w:val="22"/>
          <w:lang w:val="en-US" w:eastAsia="en-US"/>
          <w14:ligatures w14:val="standardContextual"/>
        </w:rPr>
        <w:t>seed</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dr</w:t>
      </w:r>
    </w:p>
    <w:p w14:paraId="218C57E8" w14:textId="5BB954A8" w:rsidR="00D6256B" w:rsidRPr="009A1DF7" w:rsidRDefault="00BC6FBD" w:rsidP="009A1DF7">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9A1DF7">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9A1DF7">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160D6023" w14:textId="2BC3C2FB" w:rsidR="006D223E"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
        <w:br w:type="page"/>
      </w:r>
    </w:p>
    <w:p w14:paraId="4E0801F4" w14:textId="7F9C2461" w:rsidR="006D223E" w:rsidRDefault="006D223E" w:rsidP="006D223E">
      <w:pPr>
        <w:spacing w:line="360" w:lineRule="auto"/>
        <w:jc w:val="both"/>
      </w:pPr>
      <w:r>
        <w:lastRenderedPageBreak/>
        <w:t xml:space="preserve">Table 1. Bradford </w:t>
      </w:r>
      <w:proofErr w:type="spellStart"/>
      <w:r>
        <w:t>hydrotime</w:t>
      </w:r>
      <w:proofErr w:type="spellEnd"/>
      <w:r>
        <w:t xml:space="preserve"> model results from </w:t>
      </w:r>
      <w:proofErr w:type="spellStart"/>
      <w:r>
        <w:t>dr</w:t>
      </w:r>
      <w:proofErr w:type="spellEnd"/>
      <w:r>
        <w:t xml:space="preserve"> </w:t>
      </w:r>
      <w:proofErr w:type="spellStart"/>
      <w:r>
        <w:t>hydrotime</w:t>
      </w:r>
      <w:proofErr w:type="spellEnd"/>
      <w:r>
        <w:t xml:space="preserve"> function.</w:t>
      </w:r>
    </w:p>
    <w:tbl>
      <w:tblPr>
        <w:tblW w:w="9280" w:type="dxa"/>
        <w:tblCellMar>
          <w:left w:w="70" w:type="dxa"/>
          <w:right w:w="70" w:type="dxa"/>
        </w:tblCellMar>
        <w:tblLook w:val="04A0" w:firstRow="1" w:lastRow="0" w:firstColumn="1" w:lastColumn="0" w:noHBand="0" w:noVBand="1"/>
      </w:tblPr>
      <w:tblGrid>
        <w:gridCol w:w="540"/>
        <w:gridCol w:w="1320"/>
        <w:gridCol w:w="735"/>
        <w:gridCol w:w="898"/>
        <w:gridCol w:w="798"/>
        <w:gridCol w:w="609"/>
        <w:gridCol w:w="1340"/>
        <w:gridCol w:w="735"/>
        <w:gridCol w:w="898"/>
        <w:gridCol w:w="798"/>
        <w:gridCol w:w="609"/>
      </w:tblGrid>
      <w:tr w:rsidR="006D223E" w:rsidRPr="009F4E52" w14:paraId="058A75E5" w14:textId="77777777" w:rsidTr="00FF5683">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77777777" w:rsidR="006D223E" w:rsidRPr="009F4E52" w:rsidRDefault="006D223E" w:rsidP="00FF5683">
            <w:pPr>
              <w:spacing w:after="0" w:line="240" w:lineRule="auto"/>
              <w:jc w:val="center"/>
              <w:rPr>
                <w:rFonts w:ascii="Calibri" w:eastAsia="Times New Roman" w:hAnsi="Calibri" w:cs="Calibri"/>
                <w:b/>
                <w:bCs/>
                <w:color w:val="000000"/>
                <w:kern w:val="0"/>
                <w:sz w:val="24"/>
                <w:szCs w:val="24"/>
                <w:lang w:val="es-ES" w:eastAsia="es-ES"/>
                <w14:ligatures w14:val="none"/>
              </w:rPr>
            </w:pPr>
            <w:proofErr w:type="spellStart"/>
            <w:r w:rsidRPr="009F4E52">
              <w:rPr>
                <w:rFonts w:ascii="Calibri" w:eastAsia="Times New Roman" w:hAnsi="Calibri" w:cs="Calibri"/>
                <w:b/>
                <w:bCs/>
                <w:color w:val="000000"/>
                <w:kern w:val="0"/>
                <w:sz w:val="24"/>
                <w:szCs w:val="24"/>
                <w:lang w:val="es-ES" w:eastAsia="es-ES"/>
                <w14:ligatures w14:val="none"/>
              </w:rPr>
              <w:t>Immediate</w:t>
            </w:r>
            <w:proofErr w:type="spellEnd"/>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77777777" w:rsidR="006D223E" w:rsidRPr="009F4E52" w:rsidRDefault="006D223E" w:rsidP="00FF5683">
            <w:pPr>
              <w:spacing w:after="0" w:line="240" w:lineRule="auto"/>
              <w:jc w:val="center"/>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xml:space="preserve">After </w:t>
            </w:r>
            <w:proofErr w:type="spellStart"/>
            <w:r w:rsidRPr="009F4E52">
              <w:rPr>
                <w:rFonts w:ascii="Calibri" w:eastAsia="Times New Roman" w:hAnsi="Calibri" w:cs="Calibri"/>
                <w:b/>
                <w:bCs/>
                <w:color w:val="000000"/>
                <w:kern w:val="0"/>
                <w:sz w:val="24"/>
                <w:szCs w:val="24"/>
                <w:lang w:val="es-ES" w:eastAsia="es-ES"/>
                <w14:ligatures w14:val="none"/>
              </w:rPr>
              <w:t>ripening</w:t>
            </w:r>
            <w:proofErr w:type="spellEnd"/>
          </w:p>
        </w:tc>
      </w:tr>
      <w:tr w:rsidR="006D223E" w:rsidRPr="009F4E52" w14:paraId="70C21768"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BD994A8"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ID</w:t>
            </w:r>
          </w:p>
        </w:tc>
        <w:tc>
          <w:tcPr>
            <w:tcW w:w="1320" w:type="dxa"/>
            <w:tcBorders>
              <w:top w:val="nil"/>
              <w:left w:val="nil"/>
              <w:bottom w:val="single" w:sz="4" w:space="0" w:color="auto"/>
              <w:right w:val="single" w:sz="4" w:space="0" w:color="auto"/>
            </w:tcBorders>
            <w:shd w:val="clear" w:color="auto" w:fill="auto"/>
            <w:noWrap/>
            <w:vAlign w:val="bottom"/>
            <w:hideMark/>
          </w:tcPr>
          <w:p w14:paraId="5528A8E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13E5794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656A187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323A7E1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09048D9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c>
          <w:tcPr>
            <w:tcW w:w="1340" w:type="dxa"/>
            <w:tcBorders>
              <w:top w:val="nil"/>
              <w:left w:val="nil"/>
              <w:bottom w:val="single" w:sz="4" w:space="0" w:color="auto"/>
              <w:right w:val="single" w:sz="4" w:space="0" w:color="auto"/>
            </w:tcBorders>
            <w:shd w:val="clear" w:color="auto" w:fill="auto"/>
            <w:noWrap/>
            <w:vAlign w:val="bottom"/>
            <w:hideMark/>
          </w:tcPr>
          <w:p w14:paraId="0EB924D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6FC7020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40A6A48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5402E05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0D64D81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r>
      <w:tr w:rsidR="006D223E" w:rsidRPr="009F4E52" w14:paraId="54DA108A"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320"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35"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898"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79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09"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340"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898"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79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09"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320"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898"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79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320"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898"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609"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320"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898"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79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320"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79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609"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340"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898"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79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320"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898"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79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320"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79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09"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320"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79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320"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898"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320"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898"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898"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79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609"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320"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79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609"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340"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320"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79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320"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898"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609"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79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320"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898"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09"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320"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79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898"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79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609"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320"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898"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79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609"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320"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898"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79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609"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FF568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FF5683">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320"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898"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09"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340"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898"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79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FF5683">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70572A">
      <w:pPr>
        <w:spacing w:line="360" w:lineRule="auto"/>
        <w:jc w:val="both"/>
        <w:rPr>
          <w:lang w:val="en-US"/>
        </w:rPr>
      </w:pPr>
    </w:p>
    <w:p w14:paraId="3B6B3A20" w14:textId="77777777" w:rsidR="006D223E" w:rsidRDefault="006D223E">
      <w:pPr>
        <w:rPr>
          <w:sz w:val="20"/>
          <w:szCs w:val="20"/>
        </w:rPr>
      </w:pPr>
      <w:r>
        <w:rPr>
          <w:sz w:val="20"/>
          <w:szCs w:val="20"/>
        </w:rPr>
        <w:br w:type="page"/>
      </w:r>
    </w:p>
    <w:p w14:paraId="55AFBB4C" w14:textId="470239AB" w:rsidR="000E05C6" w:rsidRPr="006D223E" w:rsidRDefault="006D223E" w:rsidP="0070572A">
      <w:pPr>
        <w:spacing w:line="360" w:lineRule="auto"/>
        <w:jc w:val="both"/>
        <w:rPr>
          <w:sz w:val="20"/>
          <w:szCs w:val="20"/>
        </w:rPr>
      </w:pPr>
      <w:commentRangeStart w:id="95"/>
      <w:r w:rsidRPr="00D40805">
        <w:rPr>
          <w:sz w:val="20"/>
          <w:szCs w:val="20"/>
        </w:rPr>
        <w:lastRenderedPageBreak/>
        <w:t>Fig1: (A)</w:t>
      </w:r>
      <w:commentRangeEnd w:id="95"/>
      <w:r>
        <w:rPr>
          <w:rStyle w:val="Refdecomentario"/>
        </w:rPr>
        <w:commentReference w:id="95"/>
      </w:r>
      <w:r w:rsidRPr="00D40805">
        <w:rPr>
          <w:sz w:val="20"/>
          <w:szCs w:val="20"/>
        </w:rPr>
        <w:t xml:space="preserve"> Iberian Peninsula map with </w:t>
      </w:r>
      <w:proofErr w:type="spellStart"/>
      <w:r w:rsidRPr="00D40805">
        <w:rPr>
          <w:i/>
          <w:iCs/>
          <w:sz w:val="20"/>
          <w:szCs w:val="20"/>
        </w:rPr>
        <w:t>D.langeanus</w:t>
      </w:r>
      <w:proofErr w:type="spellEnd"/>
      <w:r w:rsidRPr="00D40805">
        <w:rPr>
          <w:sz w:val="20"/>
          <w:szCs w:val="20"/>
        </w:rPr>
        <w:t xml:space="preserve"> potential distribution under current climatic conditions (</w:t>
      </w:r>
      <w:proofErr w:type="gramStart"/>
      <w:r w:rsidRPr="00D40805">
        <w:rPr>
          <w:sz w:val="20"/>
          <w:szCs w:val="20"/>
        </w:rPr>
        <w:t>adapted</w:t>
      </w:r>
      <w:proofErr w:type="gramEnd"/>
      <w:r w:rsidRPr="00D40805">
        <w:rPr>
          <w:sz w:val="20"/>
          <w:szCs w:val="20"/>
        </w:rPr>
        <w:t xml:space="preserve"> from Rocha et al., 2017); red square highlights our study area. (B) Location of the </w:t>
      </w:r>
      <w:proofErr w:type="gramStart"/>
      <w:r w:rsidRPr="00D40805">
        <w:rPr>
          <w:sz w:val="20"/>
          <w:szCs w:val="20"/>
        </w:rPr>
        <w:t>4</w:t>
      </w:r>
      <w:proofErr w:type="gramEnd"/>
      <w:r w:rsidRPr="00D40805">
        <w:rPr>
          <w:sz w:val="20"/>
          <w:szCs w:val="20"/>
        </w:rPr>
        <w:t xml:space="preserve"> summits (sites) included in our study. </w:t>
      </w:r>
      <w:commentRangeStart w:id="96"/>
      <w:commentRangeStart w:id="97"/>
      <w:r w:rsidRPr="00D40805">
        <w:rPr>
          <w:sz w:val="20"/>
          <w:szCs w:val="20"/>
        </w:rPr>
        <w:t xml:space="preserve">(C) Spatial </w:t>
      </w:r>
      <w:commentRangeEnd w:id="96"/>
      <w:r>
        <w:rPr>
          <w:rStyle w:val="Refdecomentario"/>
        </w:rPr>
        <w:commentReference w:id="96"/>
      </w:r>
      <w:commentRangeEnd w:id="97"/>
      <w:r>
        <w:rPr>
          <w:rStyle w:val="Refdecomentario"/>
        </w:rPr>
        <w:commentReference w:id="97"/>
      </w:r>
      <w:r w:rsidRPr="00D40805">
        <w:rPr>
          <w:sz w:val="20"/>
          <w:szCs w:val="20"/>
        </w:rPr>
        <w:t xml:space="preserve">image of our sampling cross design in our summits for botanical inventories where </w:t>
      </w:r>
      <w:proofErr w:type="spellStart"/>
      <w:r w:rsidRPr="00D40805">
        <w:rPr>
          <w:sz w:val="20"/>
          <w:szCs w:val="20"/>
        </w:rPr>
        <w:t>iButtons</w:t>
      </w:r>
      <w:proofErr w:type="spellEnd"/>
      <w:r w:rsidRPr="00D40805">
        <w:rPr>
          <w:sz w:val="20"/>
          <w:szCs w:val="20"/>
        </w:rPr>
        <w:t xml:space="preserve"> buried and</w:t>
      </w:r>
      <w:r>
        <w:rPr>
          <w:sz w:val="20"/>
          <w:szCs w:val="20"/>
        </w:rPr>
        <w:t xml:space="preserve"> </w:t>
      </w:r>
      <w:proofErr w:type="spellStart"/>
      <w:r>
        <w:rPr>
          <w:sz w:val="20"/>
          <w:szCs w:val="20"/>
        </w:rPr>
        <w:t>seeds</w:t>
      </w:r>
      <w:r w:rsidRPr="00D40805">
        <w:rPr>
          <w:sz w:val="20"/>
          <w:szCs w:val="20"/>
        </w:rPr>
        <w:t>collected</w:t>
      </w:r>
      <w:proofErr w:type="spellEnd"/>
      <w:r w:rsidRPr="00D40805">
        <w:rPr>
          <w:sz w:val="20"/>
          <w:szCs w:val="20"/>
        </w:rPr>
        <w:t xml:space="preserve">. (D) Picture of </w:t>
      </w:r>
      <w:r w:rsidRPr="00D40805">
        <w:rPr>
          <w:rFonts w:cstheme="minorHAnsi"/>
          <w:sz w:val="20"/>
          <w:szCs w:val="20"/>
          <w:lang w:val="en-US"/>
        </w:rPr>
        <w:t xml:space="preserve">high </w:t>
      </w:r>
      <w:r w:rsidRPr="00D40805">
        <w:rPr>
          <w:sz w:val="20"/>
          <w:szCs w:val="20"/>
        </w:rPr>
        <w:t xml:space="preserve">mountains dry grasslands, our study community. (E) </w:t>
      </w:r>
      <w:r w:rsidRPr="00D40805">
        <w:rPr>
          <w:i/>
          <w:iCs/>
          <w:sz w:val="20"/>
          <w:szCs w:val="20"/>
        </w:rPr>
        <w:t xml:space="preserve">Dianthus </w:t>
      </w:r>
      <w:proofErr w:type="spellStart"/>
      <w:r w:rsidRPr="00D40805">
        <w:rPr>
          <w:i/>
          <w:iCs/>
          <w:sz w:val="20"/>
          <w:szCs w:val="20"/>
        </w:rPr>
        <w:t>langeanus</w:t>
      </w:r>
      <w:proofErr w:type="spellEnd"/>
      <w:r w:rsidRPr="00D40805">
        <w:rPr>
          <w:sz w:val="20"/>
          <w:szCs w:val="20"/>
        </w:rPr>
        <w:t xml:space="preserve"> flower image. (F</w:t>
      </w:r>
      <w:proofErr w:type="gramStart"/>
      <w:r w:rsidRPr="00D40805">
        <w:rPr>
          <w:sz w:val="20"/>
          <w:szCs w:val="20"/>
        </w:rPr>
        <w:t>)</w:t>
      </w:r>
      <w:proofErr w:type="spellStart"/>
      <w:r>
        <w:rPr>
          <w:sz w:val="20"/>
          <w:szCs w:val="20"/>
        </w:rPr>
        <w:t>seed</w:t>
      </w:r>
      <w:r w:rsidRPr="00D40805">
        <w:rPr>
          <w:sz w:val="20"/>
          <w:szCs w:val="20"/>
        </w:rPr>
        <w:t>image</w:t>
      </w:r>
      <w:proofErr w:type="spellEnd"/>
      <w:proofErr w:type="gramEnd"/>
      <w:r w:rsidRPr="00D40805">
        <w:rPr>
          <w:sz w:val="20"/>
          <w:szCs w:val="20"/>
        </w:rPr>
        <w:t xml:space="preserve">, under electronic microscopy artificially </w:t>
      </w:r>
      <w:r>
        <w:rPr>
          <w:sz w:val="20"/>
          <w:szCs w:val="20"/>
        </w:rPr>
        <w:t>coloured</w:t>
      </w:r>
      <w:r w:rsidRPr="00D40805">
        <w:rPr>
          <w:sz w:val="20"/>
          <w:szCs w:val="20"/>
        </w:rPr>
        <w:t>.</w:t>
      </w:r>
    </w:p>
    <w:p w14:paraId="48E0F452" w14:textId="1784ECAB" w:rsidR="006D223E" w:rsidRPr="006D223E" w:rsidRDefault="006D223E" w:rsidP="006D223E">
      <w:pPr>
        <w:spacing w:line="360" w:lineRule="auto"/>
        <w:jc w:val="both"/>
        <w:rPr>
          <w:lang w:val="en-US"/>
        </w:rPr>
      </w:pPr>
      <w:r>
        <w:rPr>
          <w:noProof/>
          <w:lang w:val="ca-ES" w:eastAsia="ca-ES"/>
        </w:rPr>
        <w:drawing>
          <wp:inline distT="0" distB="0" distL="0" distR="0" wp14:anchorId="632C369B" wp14:editId="08D997C4">
            <wp:extent cx="5400040" cy="2620010"/>
            <wp:effectExtent l="0" t="0" r="0" b="8890"/>
            <wp:docPr id="31330266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02668" name="Imagen 1" descr="Interfaz de usuario gráfica&#10;&#10;Descripción generada automáticament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620010"/>
                    </a:xfrm>
                    <a:prstGeom prst="rect">
                      <a:avLst/>
                    </a:prstGeom>
                  </pic:spPr>
                </pic:pic>
              </a:graphicData>
            </a:graphic>
          </wp:inline>
        </w:drawing>
      </w:r>
    </w:p>
    <w:p w14:paraId="67D0AB88" w14:textId="77777777" w:rsidR="006D223E" w:rsidRDefault="006D223E">
      <w:r>
        <w:br w:type="page"/>
      </w:r>
    </w:p>
    <w:p w14:paraId="215625A7" w14:textId="23EAFAB3" w:rsidR="006D223E" w:rsidRDefault="006D223E" w:rsidP="006D223E">
      <w:pPr>
        <w:spacing w:line="360" w:lineRule="auto"/>
        <w:jc w:val="both"/>
      </w:pPr>
      <w:r>
        <w:lastRenderedPageBreak/>
        <w:t xml:space="preserve">Fig 2. (A) </w:t>
      </w:r>
      <w:proofErr w:type="spellStart"/>
      <w:r>
        <w:t>Climogram</w:t>
      </w:r>
      <w:proofErr w:type="spellEnd"/>
      <w:r>
        <w:t xml:space="preserve"> of our study </w:t>
      </w:r>
      <w:proofErr w:type="gramStart"/>
      <w:r>
        <w:t>area,</w:t>
      </w:r>
      <w:proofErr w:type="gramEnd"/>
      <w:r>
        <w:t xml:space="preserve"> based on 3 summits </w:t>
      </w:r>
      <w:proofErr w:type="spellStart"/>
      <w:r>
        <w:t>Microlog</w:t>
      </w:r>
      <w:proofErr w:type="spellEnd"/>
      <w:r>
        <w:t xml:space="preserve"> SP3 data from July 2021 to June 2022. Lines in orange monthly mean maximum and minimum temperatures; bars in blue represent the monthly mean of maximum Water Potential in </w:t>
      </w:r>
      <w:proofErr w:type="spellStart"/>
      <w:r>
        <w:t>Mpa</w:t>
      </w:r>
      <w:proofErr w:type="spellEnd"/>
      <w:r>
        <w:t xml:space="preserve">. (B) Principal Component Analysis of all 78 plots with environmental data, filtered according to </w:t>
      </w:r>
      <w:proofErr w:type="spellStart"/>
      <w:r>
        <w:t>iButtons</w:t>
      </w:r>
      <w:proofErr w:type="spellEnd"/>
      <w:r>
        <w:t xml:space="preserve"> recording specifications, each colour represents plots of a different site. (C) Correlation graph between annual GDD and absolute sum of water potential registered. Data from growing season (April-November) of 2022 and 2023 in three of our sites, </w:t>
      </w:r>
      <w:proofErr w:type="spellStart"/>
      <w:r>
        <w:t>Cañada</w:t>
      </w:r>
      <w:proofErr w:type="spellEnd"/>
      <w:r>
        <w:t xml:space="preserve"> data is not complete and thus removed from visualization.  </w:t>
      </w:r>
      <w:proofErr w:type="gramStart"/>
      <w:r>
        <w:t>higher</w:t>
      </w:r>
      <w:proofErr w:type="gramEnd"/>
      <w:r>
        <w:t xml:space="preserve"> GDD correlated with </w:t>
      </w:r>
      <w:commentRangeStart w:id="98"/>
      <w:r>
        <w:t xml:space="preserve">lower </w:t>
      </w:r>
      <w:commentRangeEnd w:id="98"/>
      <w:r>
        <w:rPr>
          <w:rStyle w:val="Refdecomentario"/>
        </w:rPr>
        <w:commentReference w:id="98"/>
      </w:r>
      <w:r>
        <w:t>values of water potential (r2=0.87,  Fig 2C).</w:t>
      </w:r>
      <w:r>
        <w:rPr>
          <w:noProof/>
          <w:lang w:val="ca-ES" w:eastAsia="ca-ES"/>
        </w:rPr>
        <w:drawing>
          <wp:inline distT="0" distB="0" distL="0" distR="0" wp14:anchorId="0DE75262" wp14:editId="7E502249">
            <wp:extent cx="3108473" cy="6606540"/>
            <wp:effectExtent l="0" t="0" r="0" b="3810"/>
            <wp:docPr id="20670474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4743" name="Imagen 4" descr="Gráfico, Gráfico de dispersión&#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3118213" cy="6627242"/>
                    </a:xfrm>
                    <a:prstGeom prst="rect">
                      <a:avLst/>
                    </a:prstGeom>
                  </pic:spPr>
                </pic:pic>
              </a:graphicData>
            </a:graphic>
          </wp:inline>
        </w:drawing>
      </w:r>
      <w:r>
        <w:br w:type="page"/>
      </w:r>
    </w:p>
    <w:p w14:paraId="0A962100" w14:textId="63D29976" w:rsidR="006D223E" w:rsidRDefault="006D223E" w:rsidP="0070572A">
      <w:pPr>
        <w:spacing w:line="360" w:lineRule="auto"/>
        <w:jc w:val="both"/>
      </w:pPr>
      <w:r w:rsidRPr="006D223E">
        <w:lastRenderedPageBreak/>
        <w:t xml:space="preserve">Fig </w:t>
      </w:r>
      <w:proofErr w:type="gramStart"/>
      <w:r w:rsidRPr="006D223E">
        <w:t>3  .</w:t>
      </w:r>
      <w:proofErr w:type="gramEnd"/>
      <w:r w:rsidRPr="006D223E">
        <w:t xml:space="preserve"> Upper panel (A): Mean final germination proportion for both sowing times in every water potential treatment (n plots = 12 in both cases). Bottom panel (B): Cumulative germination curves from all plots (N=12) for both sowing times.</w:t>
      </w:r>
    </w:p>
    <w:p w14:paraId="61B54F22" w14:textId="77777777" w:rsidR="006D223E" w:rsidRDefault="006D223E" w:rsidP="006D223E">
      <w:pPr>
        <w:spacing w:line="360" w:lineRule="auto"/>
        <w:jc w:val="both"/>
        <w:rPr>
          <w:lang w:val="en-US"/>
        </w:rPr>
      </w:pPr>
      <w:r>
        <w:rPr>
          <w:noProof/>
          <w:lang w:val="ca-ES" w:eastAsia="ca-ES"/>
        </w:rPr>
        <w:drawing>
          <wp:inline distT="0" distB="0" distL="0" distR="0" wp14:anchorId="2C0330E5" wp14:editId="282864B3">
            <wp:extent cx="5383530" cy="7425690"/>
            <wp:effectExtent l="0" t="0" r="762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83530" cy="7425690"/>
                    </a:xfrm>
                    <a:prstGeom prst="rect">
                      <a:avLst/>
                    </a:prstGeom>
                    <a:noFill/>
                  </pic:spPr>
                </pic:pic>
              </a:graphicData>
            </a:graphic>
          </wp:inline>
        </w:drawing>
      </w:r>
    </w:p>
    <w:p w14:paraId="20D97BF4" w14:textId="77777777" w:rsidR="006D223E" w:rsidRDefault="006D223E">
      <w:pPr>
        <w:rPr>
          <w:lang w:val="en-US"/>
        </w:rPr>
      </w:pPr>
      <w:r>
        <w:rPr>
          <w:lang w:val="en-US"/>
        </w:rPr>
        <w:br w:type="page"/>
      </w:r>
    </w:p>
    <w:p w14:paraId="03EA0439" w14:textId="361ECEF1" w:rsidR="006D223E" w:rsidRDefault="006D223E" w:rsidP="006D223E">
      <w:pPr>
        <w:spacing w:line="360" w:lineRule="auto"/>
        <w:jc w:val="both"/>
        <w:rPr>
          <w:lang w:val="en-US"/>
        </w:rPr>
      </w:pPr>
      <w:r w:rsidRPr="006D223E">
        <w:rPr>
          <w:lang w:val="en-US"/>
        </w:rPr>
        <w:lastRenderedPageBreak/>
        <w:t xml:space="preserve">Fig 4. Base water potential calculated using </w:t>
      </w:r>
      <w:proofErr w:type="spellStart"/>
      <w:r w:rsidRPr="006D223E">
        <w:rPr>
          <w:lang w:val="en-US"/>
        </w:rPr>
        <w:t>dr</w:t>
      </w:r>
      <w:proofErr w:type="spellEnd"/>
      <w:r w:rsidRPr="006D223E">
        <w:rPr>
          <w:lang w:val="en-US"/>
        </w:rPr>
        <w:t xml:space="preserve"> (Bradford method) for each plot and their correlation with each plot GDD.  </w:t>
      </w:r>
    </w:p>
    <w:p w14:paraId="0500A21F" w14:textId="38357265" w:rsidR="006D223E" w:rsidRPr="0049360F" w:rsidRDefault="006D223E" w:rsidP="0070572A">
      <w:pPr>
        <w:spacing w:line="360" w:lineRule="auto"/>
        <w:jc w:val="both"/>
        <w:rPr>
          <w:lang w:val="en-US"/>
        </w:rPr>
      </w:pPr>
      <w:r>
        <w:rPr>
          <w:noProof/>
          <w:lang w:val="ca-ES" w:eastAsia="ca-ES"/>
        </w:rPr>
        <w:drawing>
          <wp:inline distT="0" distB="0" distL="0" distR="0" wp14:anchorId="1E44D1FC" wp14:editId="75F7A302">
            <wp:extent cx="5401310" cy="3724910"/>
            <wp:effectExtent l="0" t="0" r="889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1310" cy="3724910"/>
                    </a:xfrm>
                    <a:prstGeom prst="rect">
                      <a:avLst/>
                    </a:prstGeom>
                    <a:noFill/>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3-10-04T15:35:00Z" w:initials="CE">
    <w:p w14:paraId="537AD467" w14:textId="2B7575E3" w:rsidR="009E6FD9" w:rsidRDefault="009E6FD9">
      <w:pPr>
        <w:pStyle w:val="Textocomentario"/>
      </w:pPr>
      <w:r>
        <w:rPr>
          <w:rStyle w:val="Refdecomentario"/>
        </w:rPr>
        <w:annotationRef/>
      </w:r>
      <w:r>
        <w:rPr>
          <w:color w:val="000000"/>
        </w:rPr>
        <w:t xml:space="preserve">Winkler DE, </w:t>
      </w:r>
      <w:proofErr w:type="spellStart"/>
      <w:r>
        <w:rPr>
          <w:color w:val="000000"/>
        </w:rPr>
        <w:t>Butz</w:t>
      </w:r>
      <w:proofErr w:type="spellEnd"/>
      <w:r>
        <w:rPr>
          <w:color w:val="000000"/>
        </w:rPr>
        <w:t xml:space="preserve"> RJ, Germino MJ, Reinhardt K, Kueppers LM (2018)</w:t>
      </w:r>
    </w:p>
    <w:p w14:paraId="2A334D69" w14:textId="77777777" w:rsidR="009E6FD9" w:rsidRDefault="009E6FD9">
      <w:pPr>
        <w:pStyle w:val="Textocomentario"/>
      </w:pPr>
      <w:r>
        <w:rPr>
          <w:color w:val="000000"/>
        </w:rPr>
        <w:t>Snowmelt timing regulates community composition, phenology,</w:t>
      </w:r>
    </w:p>
    <w:p w14:paraId="0D2D6E65" w14:textId="77777777" w:rsidR="009E6FD9" w:rsidRDefault="009E6FD9">
      <w:pPr>
        <w:pStyle w:val="Textocomentario"/>
      </w:pPr>
      <w:r>
        <w:rPr>
          <w:color w:val="000000"/>
        </w:rPr>
        <w:t>and physiological performance of alpine plants. Front Plant Sci</w:t>
      </w:r>
    </w:p>
    <w:p w14:paraId="0E248326" w14:textId="77777777" w:rsidR="009E6FD9" w:rsidRDefault="009E6FD9"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5AE6A76E" w:rsidR="009E6FD9" w:rsidRDefault="009E6FD9" w:rsidP="002F6458">
      <w:pPr>
        <w:pStyle w:val="Textocomentario"/>
      </w:pPr>
      <w:r>
        <w:rPr>
          <w:rStyle w:val="Refdecomentario"/>
        </w:rPr>
        <w:annotationRef/>
      </w:r>
      <w:proofErr w:type="spellStart"/>
      <w:r>
        <w:t>Briceño</w:t>
      </w:r>
      <w:proofErr w:type="spellEnd"/>
      <w:r>
        <w:t xml:space="preserve"> et al 2015.</w:t>
      </w:r>
      <w:r w:rsidR="006D223E">
        <w:t>seed</w:t>
      </w:r>
      <w:r>
        <w:t xml:space="preserve">at risk: How will a changing alpine climate affect regeneration from </w:t>
      </w:r>
      <w:proofErr w:type="spellStart"/>
      <w:r>
        <w:t>dsin</w:t>
      </w:r>
      <w:proofErr w:type="spellEnd"/>
      <w:r>
        <w:t xml:space="preserve"> alpine areas? Alpine botany 125(2) 59-68</w:t>
      </w:r>
    </w:p>
  </w:comment>
  <w:comment w:id="2" w:author="CLARA ESPINOSA DEL ALBA" w:date="2023-10-05T16:39:00Z" w:initials="CE">
    <w:p w14:paraId="5B4864C5" w14:textId="77777777" w:rsidR="009E6FD9" w:rsidRDefault="009E6FD9"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9E6FD9" w:rsidRDefault="009E6FD9"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9E6FD9" w:rsidRDefault="009E6FD9">
      <w:pPr>
        <w:pStyle w:val="Textocomentario"/>
      </w:pPr>
      <w:r>
        <w:rPr>
          <w:rStyle w:val="Refdecomentario"/>
        </w:rPr>
        <w:annotationRef/>
      </w:r>
      <w:r>
        <w:t>Bewley JD, Bradford KJ, Hilhorst HWM, Nonogaki H (2013) Germination.</w:t>
      </w:r>
    </w:p>
    <w:p w14:paraId="30DC9E47" w14:textId="05B674F2" w:rsidR="009E6FD9" w:rsidRDefault="009E6FD9">
      <w:pPr>
        <w:pStyle w:val="Textocomentario"/>
      </w:pPr>
      <w:r>
        <w:t>In: Bewley B et al (</w:t>
      </w:r>
      <w:proofErr w:type="spellStart"/>
      <w:r>
        <w:t>eds</w:t>
      </w:r>
      <w:proofErr w:type="spellEnd"/>
      <w:r>
        <w:t>) ds: physiology of development.</w:t>
      </w:r>
    </w:p>
    <w:p w14:paraId="722BC28D" w14:textId="77777777" w:rsidR="009E6FD9" w:rsidRDefault="009E6FD9" w:rsidP="002F6458">
      <w:pPr>
        <w:pStyle w:val="Textocomentario"/>
      </w:pPr>
      <w:r>
        <w:t>Springer, pp 133–181</w:t>
      </w:r>
    </w:p>
  </w:comment>
  <w:comment w:id="5" w:author="CLARA ESPINOSA DEL ALBA" w:date="2023-10-06T09:52:00Z" w:initials="CE">
    <w:p w14:paraId="1C0C2453" w14:textId="77777777" w:rsidR="009E6FD9" w:rsidRDefault="009E6FD9">
      <w:pPr>
        <w:pStyle w:val="Textocomentario"/>
      </w:pPr>
      <w:r>
        <w:rPr>
          <w:rStyle w:val="Refdecomentario"/>
        </w:rPr>
        <w:annotationRef/>
      </w:r>
      <w:r>
        <w:rPr>
          <w:color w:val="131413"/>
        </w:rPr>
        <w:t>Allen PS, Meyer SE, Khan MA (2000) Hydrothermal time as a</w:t>
      </w:r>
    </w:p>
    <w:p w14:paraId="18DA4604" w14:textId="13B5690A" w:rsidR="009E6FD9" w:rsidRDefault="009E6FD9">
      <w:pPr>
        <w:pStyle w:val="Textocomentario"/>
      </w:pPr>
      <w:proofErr w:type="gramStart"/>
      <w:r>
        <w:rPr>
          <w:color w:val="131413"/>
        </w:rPr>
        <w:t>tool</w:t>
      </w:r>
      <w:proofErr w:type="gramEnd"/>
      <w:r>
        <w:rPr>
          <w:color w:val="131413"/>
        </w:rPr>
        <w:t xml:space="preserve"> in comparative germination </w:t>
      </w:r>
      <w:proofErr w:type="spellStart"/>
      <w:r>
        <w:rPr>
          <w:color w:val="131413"/>
        </w:rPr>
        <w:t>studies.</w:t>
      </w:r>
      <w:r w:rsidR="006D223E">
        <w:rPr>
          <w:color w:val="131413"/>
        </w:rPr>
        <w:t>seed</w:t>
      </w:r>
      <w:r>
        <w:rPr>
          <w:color w:val="131413"/>
        </w:rPr>
        <w:t>biology</w:t>
      </w:r>
      <w:proofErr w:type="spellEnd"/>
      <w:r>
        <w:rPr>
          <w:color w:val="131413"/>
        </w:rPr>
        <w:t>: advances</w:t>
      </w:r>
    </w:p>
    <w:p w14:paraId="5D351176" w14:textId="77777777" w:rsidR="009E6FD9" w:rsidRDefault="009E6FD9" w:rsidP="002F6458">
      <w:pPr>
        <w:pStyle w:val="Textocomentario"/>
      </w:pPr>
      <w:r>
        <w:rPr>
          <w:color w:val="131413"/>
        </w:rPr>
        <w:t>and applications. CABI Publishing, Wallingford</w:t>
      </w:r>
    </w:p>
  </w:comment>
  <w:comment w:id="6" w:author="CLARA ESPINOSA DEL ALBA" w:date="2023-10-06T09:52:00Z" w:initials="CE">
    <w:p w14:paraId="2F23AD25" w14:textId="77777777" w:rsidR="009E6FD9" w:rsidRDefault="009E6FD9">
      <w:pPr>
        <w:pStyle w:val="Textocomentario"/>
      </w:pPr>
      <w:r>
        <w:rPr>
          <w:rStyle w:val="Refdecomentario"/>
        </w:rPr>
        <w:annotationRef/>
      </w:r>
      <w:r>
        <w:rPr>
          <w:color w:val="131413"/>
        </w:rPr>
        <w:t>Bradford KJ (2002) Applications of hydrothermal time to quantifying</w:t>
      </w:r>
    </w:p>
    <w:p w14:paraId="06B63644" w14:textId="4C8E9B83" w:rsidR="009E6FD9" w:rsidRDefault="009E6FD9">
      <w:pPr>
        <w:pStyle w:val="Textocomentario"/>
      </w:pPr>
      <w:proofErr w:type="gramStart"/>
      <w:r>
        <w:rPr>
          <w:color w:val="131413"/>
        </w:rPr>
        <w:t>and</w:t>
      </w:r>
      <w:proofErr w:type="gramEnd"/>
      <w:r>
        <w:rPr>
          <w:color w:val="131413"/>
        </w:rPr>
        <w:t xml:space="preserve"> </w:t>
      </w:r>
      <w:proofErr w:type="spellStart"/>
      <w:r>
        <w:rPr>
          <w:color w:val="131413"/>
        </w:rPr>
        <w:t>modeling</w:t>
      </w:r>
      <w:r w:rsidR="006D223E">
        <w:rPr>
          <w:color w:val="131413"/>
        </w:rPr>
        <w:t>seed</w:t>
      </w:r>
      <w:r>
        <w:rPr>
          <w:color w:val="131413"/>
        </w:rPr>
        <w:t>germination</w:t>
      </w:r>
      <w:proofErr w:type="spellEnd"/>
      <w:r>
        <w:rPr>
          <w:color w:val="131413"/>
        </w:rPr>
        <w:t xml:space="preserve"> and dormancy. Weed</w:t>
      </w:r>
    </w:p>
    <w:p w14:paraId="008BFBD4" w14:textId="77777777" w:rsidR="009E6FD9" w:rsidRDefault="009E6FD9" w:rsidP="002F6458">
      <w:pPr>
        <w:pStyle w:val="Textocomentario"/>
      </w:pPr>
      <w:r>
        <w:rPr>
          <w:color w:val="131413"/>
        </w:rPr>
        <w:t>Sci 50:248–260</w:t>
      </w:r>
    </w:p>
  </w:comment>
  <w:comment w:id="7" w:author="CLARA ESPINOSA DEL ALBA" w:date="2023-10-06T09:52:00Z" w:initials="CE">
    <w:p w14:paraId="64C3581B" w14:textId="77777777" w:rsidR="009E6FD9" w:rsidRDefault="009E6FD9">
      <w:pPr>
        <w:pStyle w:val="Textocomentario"/>
      </w:pPr>
      <w:r>
        <w:rPr>
          <w:rStyle w:val="Refdecomentario"/>
        </w:rPr>
        <w:annotationRef/>
      </w:r>
      <w:r>
        <w:rPr>
          <w:color w:val="131413"/>
        </w:rPr>
        <w:t>Bewley JD, Bradford KJ, Hilhorst HWM, Nonogaki H (2013)</w:t>
      </w:r>
    </w:p>
    <w:p w14:paraId="3517F9D2" w14:textId="77777777" w:rsidR="009E6FD9" w:rsidRDefault="009E6FD9">
      <w:pPr>
        <w:pStyle w:val="Textocomentario"/>
      </w:pPr>
      <w:r>
        <w:rPr>
          <w:color w:val="131413"/>
        </w:rPr>
        <w:t>Environmental regulation of dormancy and germination. In:</w:t>
      </w:r>
    </w:p>
    <w:p w14:paraId="73D7CA59" w14:textId="4A5C2F3A" w:rsidR="009E6FD9" w:rsidRDefault="009E6FD9">
      <w:pPr>
        <w:pStyle w:val="Textocomentario"/>
      </w:pPr>
      <w:r>
        <w:rPr>
          <w:color w:val="131413"/>
        </w:rPr>
        <w:t xml:space="preserve">Bewley JD, Bradford K, </w:t>
      </w:r>
      <w:proofErr w:type="spellStart"/>
      <w:r>
        <w:rPr>
          <w:color w:val="131413"/>
        </w:rPr>
        <w:t>Hilhorst</w:t>
      </w:r>
      <w:proofErr w:type="spellEnd"/>
      <w:r>
        <w:rPr>
          <w:color w:val="131413"/>
        </w:rPr>
        <w:t xml:space="preserve"> H (</w:t>
      </w:r>
      <w:proofErr w:type="spellStart"/>
      <w:r>
        <w:rPr>
          <w:color w:val="131413"/>
        </w:rPr>
        <w:t>eds</w:t>
      </w:r>
      <w:proofErr w:type="spellEnd"/>
      <w:r>
        <w:rPr>
          <w:color w:val="131413"/>
        </w:rPr>
        <w:t>) ds: physiology</w:t>
      </w:r>
    </w:p>
    <w:p w14:paraId="387AA91A" w14:textId="77777777" w:rsidR="009E6FD9" w:rsidRDefault="009E6FD9">
      <w:pPr>
        <w:pStyle w:val="Textocomentario"/>
      </w:pPr>
      <w:r>
        <w:rPr>
          <w:color w:val="131413"/>
        </w:rPr>
        <w:t>of development, germination and dormancy, 3rd edn.</w:t>
      </w:r>
    </w:p>
    <w:p w14:paraId="25D6033F" w14:textId="77777777" w:rsidR="009E6FD9" w:rsidRDefault="009E6FD9" w:rsidP="002F6458">
      <w:pPr>
        <w:pStyle w:val="Textocomentario"/>
      </w:pPr>
      <w:r>
        <w:rPr>
          <w:color w:val="131413"/>
        </w:rPr>
        <w:t>Springer, New York</w:t>
      </w:r>
    </w:p>
  </w:comment>
  <w:comment w:id="8" w:author="CLARA ESPINOSA DEL ALBA" w:date="2023-10-06T10:10:00Z" w:initials="CE">
    <w:p w14:paraId="45AB36D8" w14:textId="77777777" w:rsidR="009E6FD9" w:rsidRDefault="009E6FD9">
      <w:pPr>
        <w:pStyle w:val="Textocomentario"/>
      </w:pPr>
      <w:r>
        <w:rPr>
          <w:rStyle w:val="Refdecomentario"/>
        </w:rPr>
        <w:annotationRef/>
      </w:r>
      <w:r>
        <w:rPr>
          <w:color w:val="000000"/>
        </w:rPr>
        <w:t>Fischer RA, Turner NC. 1978. Plant productivity in the arid</w:t>
      </w:r>
    </w:p>
    <w:p w14:paraId="5463C72C" w14:textId="77777777" w:rsidR="009E6FD9" w:rsidRDefault="009E6FD9">
      <w:pPr>
        <w:pStyle w:val="Textocomentario"/>
      </w:pPr>
      <w:r>
        <w:rPr>
          <w:color w:val="000000"/>
        </w:rPr>
        <w:t xml:space="preserve">and semiarid zones. </w:t>
      </w:r>
      <w:r>
        <w:rPr>
          <w:i/>
          <w:iCs/>
          <w:color w:val="000000"/>
        </w:rPr>
        <w:t>Annual Reviews of Plant Physiology</w:t>
      </w:r>
    </w:p>
    <w:p w14:paraId="12DCC07F" w14:textId="77777777" w:rsidR="009E6FD9" w:rsidRDefault="009E6FD9">
      <w:pPr>
        <w:pStyle w:val="Textocomentario"/>
      </w:pPr>
      <w:r>
        <w:rPr>
          <w:b/>
          <w:bCs/>
          <w:color w:val="000000"/>
        </w:rPr>
        <w:t>29</w:t>
      </w:r>
      <w:r>
        <w:rPr>
          <w:color w:val="000000"/>
        </w:rPr>
        <w:t xml:space="preserve">: 277-317. DOI: </w:t>
      </w:r>
      <w:r>
        <w:rPr>
          <w:color w:val="0000FF"/>
        </w:rPr>
        <w:t>https://doi.org/10.1146/annurev.pp.29.</w:t>
      </w:r>
    </w:p>
    <w:p w14:paraId="4E3F219F" w14:textId="77777777" w:rsidR="009E6FD9" w:rsidRDefault="009E6FD9" w:rsidP="002F6458">
      <w:pPr>
        <w:pStyle w:val="Textocomentario"/>
      </w:pPr>
      <w:r>
        <w:rPr>
          <w:color w:val="0000FF"/>
        </w:rPr>
        <w:t>060178.001425</w:t>
      </w:r>
    </w:p>
  </w:comment>
  <w:comment w:id="9" w:author="CLARA ESPINOSA DEL ALBA" w:date="2023-10-06T10:11:00Z" w:initials="CE">
    <w:p w14:paraId="27C7A332" w14:textId="525626D6" w:rsidR="009E6FD9" w:rsidRDefault="009E6FD9">
      <w:pPr>
        <w:pStyle w:val="Textocomentario"/>
      </w:pPr>
      <w:r>
        <w:rPr>
          <w:rStyle w:val="Refdecomentario"/>
        </w:rPr>
        <w:annotationRef/>
      </w:r>
      <w:r>
        <w:rPr>
          <w:color w:val="000000"/>
        </w:rPr>
        <w:t xml:space="preserve">Leishman MR, Westoby M. 1994. The role </w:t>
      </w:r>
      <w:proofErr w:type="spellStart"/>
      <w:r>
        <w:rPr>
          <w:color w:val="000000"/>
        </w:rPr>
        <w:t>of</w:t>
      </w:r>
      <w:r w:rsidR="006D223E">
        <w:rPr>
          <w:color w:val="000000"/>
        </w:rPr>
        <w:t>seed</w:t>
      </w:r>
      <w:r>
        <w:rPr>
          <w:color w:val="000000"/>
        </w:rPr>
        <w:t>size</w:t>
      </w:r>
      <w:proofErr w:type="spellEnd"/>
      <w:r>
        <w:rPr>
          <w:color w:val="000000"/>
        </w:rPr>
        <w:t xml:space="preserve"> in</w:t>
      </w:r>
    </w:p>
    <w:p w14:paraId="30CC6A97" w14:textId="27B23863" w:rsidR="009E6FD9" w:rsidRDefault="009E6FD9">
      <w:pPr>
        <w:pStyle w:val="Textocomentario"/>
      </w:pPr>
      <w:proofErr w:type="spellStart"/>
      <w:proofErr w:type="gramStart"/>
      <w:r>
        <w:rPr>
          <w:color w:val="000000"/>
        </w:rPr>
        <w:t>dling</w:t>
      </w:r>
      <w:proofErr w:type="spellEnd"/>
      <w:proofErr w:type="gramEnd"/>
      <w:r>
        <w:rPr>
          <w:color w:val="000000"/>
        </w:rPr>
        <w:t xml:space="preserve"> establishment in dry soil conditions</w:t>
      </w:r>
    </w:p>
    <w:p w14:paraId="2D21E9E4" w14:textId="77777777" w:rsidR="009E6FD9" w:rsidRDefault="009E6FD9">
      <w:pPr>
        <w:pStyle w:val="Textocomentario"/>
      </w:pPr>
      <w:r>
        <w:rPr>
          <w:color w:val="000000"/>
        </w:rPr>
        <w:t xml:space="preserve">experimental evidence from semi-arid species. </w:t>
      </w:r>
      <w:r>
        <w:rPr>
          <w:i/>
          <w:iCs/>
          <w:color w:val="000000"/>
        </w:rPr>
        <w:t>Journal</w:t>
      </w:r>
    </w:p>
    <w:p w14:paraId="09168ACD" w14:textId="77777777" w:rsidR="009E6FD9" w:rsidRDefault="009E6FD9">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9E6FD9" w:rsidRDefault="009E6FD9" w:rsidP="002F6458">
      <w:pPr>
        <w:pStyle w:val="Textocomentario"/>
      </w:pPr>
      <w:r>
        <w:rPr>
          <w:color w:val="0000FF"/>
        </w:rPr>
        <w:t>07/2261293</w:t>
      </w:r>
    </w:p>
  </w:comment>
  <w:comment w:id="10" w:author="CLARA ESPINOSA DEL ALBA" w:date="2023-10-06T10:11:00Z" w:initials="CE">
    <w:p w14:paraId="376D86FF" w14:textId="7B29EAE1" w:rsidR="009E6FD9" w:rsidRDefault="009E6FD9">
      <w:pPr>
        <w:pStyle w:val="Textocomentario"/>
      </w:pPr>
      <w:r>
        <w:rPr>
          <w:rStyle w:val="Refdecomentario"/>
        </w:rPr>
        <w:annotationRef/>
      </w:r>
      <w:r>
        <w:t xml:space="preserve">Baskin CC, Baskin JM. 1998. </w:t>
      </w:r>
      <w:proofErr w:type="gramStart"/>
      <w:r>
        <w:rPr>
          <w:i/>
          <w:iCs/>
        </w:rPr>
        <w:t>ds</w:t>
      </w:r>
      <w:proofErr w:type="gramEnd"/>
      <w:r>
        <w:rPr>
          <w:i/>
          <w:iCs/>
        </w:rPr>
        <w:t>: Ecology,</w:t>
      </w:r>
    </w:p>
    <w:p w14:paraId="7FE0A4D9" w14:textId="77777777" w:rsidR="009E6FD9" w:rsidRDefault="009E6FD9">
      <w:pPr>
        <w:pStyle w:val="Textocomentario"/>
      </w:pPr>
      <w:r>
        <w:rPr>
          <w:i/>
          <w:iCs/>
        </w:rPr>
        <w:t>Biogeography and Evolution of Dormancy and</w:t>
      </w:r>
    </w:p>
    <w:p w14:paraId="68210C38" w14:textId="77777777" w:rsidR="009E6FD9" w:rsidRDefault="009E6FD9">
      <w:pPr>
        <w:pStyle w:val="Textocomentario"/>
      </w:pPr>
      <w:r>
        <w:rPr>
          <w:i/>
          <w:iCs/>
        </w:rPr>
        <w:t>Germination</w:t>
      </w:r>
      <w:r>
        <w:t>. San Diego, California: Academic Press.</w:t>
      </w:r>
    </w:p>
    <w:p w14:paraId="329391E0" w14:textId="77777777" w:rsidR="009E6FD9" w:rsidRPr="002F6458" w:rsidRDefault="009E6FD9"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9E6FD9" w:rsidRPr="002F6458" w:rsidRDefault="009E6FD9">
      <w:pPr>
        <w:pStyle w:val="Textocomentario"/>
        <w:rPr>
          <w:lang w:val="es-ES"/>
        </w:rPr>
      </w:pPr>
      <w:r>
        <w:rPr>
          <w:rStyle w:val="Refdecomentario"/>
        </w:rPr>
        <w:annotationRef/>
      </w:r>
      <w:r w:rsidRPr="002F6458">
        <w:rPr>
          <w:color w:val="000000"/>
          <w:lang w:val="es-ES"/>
        </w:rPr>
        <w:t>Norden N, Daws MI, Antoine C, Gonzalez MA, Garwood</w:t>
      </w:r>
    </w:p>
    <w:p w14:paraId="2F09EE75" w14:textId="42F66D89" w:rsidR="009E6FD9" w:rsidRDefault="009E6FD9">
      <w:pPr>
        <w:pStyle w:val="Textocomentario"/>
      </w:pPr>
      <w:r>
        <w:rPr>
          <w:color w:val="000000"/>
        </w:rPr>
        <w:t xml:space="preserve">NC, Chave J. 2009. The relationship </w:t>
      </w:r>
      <w:proofErr w:type="spellStart"/>
      <w:r>
        <w:rPr>
          <w:color w:val="000000"/>
        </w:rPr>
        <w:t>between</w:t>
      </w:r>
      <w:r w:rsidR="006D223E">
        <w:rPr>
          <w:color w:val="000000"/>
        </w:rPr>
        <w:t>seed</w:t>
      </w:r>
      <w:r>
        <w:rPr>
          <w:color w:val="000000"/>
        </w:rPr>
        <w:t>mass</w:t>
      </w:r>
      <w:proofErr w:type="spellEnd"/>
    </w:p>
    <w:p w14:paraId="2B0DBAF9" w14:textId="77777777" w:rsidR="009E6FD9" w:rsidRDefault="009E6FD9">
      <w:pPr>
        <w:pStyle w:val="Textocomentario"/>
      </w:pPr>
      <w:r>
        <w:rPr>
          <w:color w:val="000000"/>
        </w:rPr>
        <w:t>and mean time to germination for 1037 tree species</w:t>
      </w:r>
    </w:p>
    <w:p w14:paraId="48CAAC56" w14:textId="77777777" w:rsidR="009E6FD9" w:rsidRDefault="009E6FD9">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9E6FD9" w:rsidRDefault="009E6FD9">
      <w:pPr>
        <w:pStyle w:val="Textocomentario"/>
      </w:pPr>
      <w:r>
        <w:rPr>
          <w:color w:val="000000"/>
        </w:rPr>
        <w:t xml:space="preserve">203-210. DOI: </w:t>
      </w:r>
      <w:r>
        <w:rPr>
          <w:color w:val="0000FF"/>
        </w:rPr>
        <w:t>https://doi.org/10.1111/j.1365-2435.200</w:t>
      </w:r>
    </w:p>
    <w:p w14:paraId="62ADD43D" w14:textId="77777777" w:rsidR="009E6FD9" w:rsidRDefault="009E6FD9" w:rsidP="002F6458">
      <w:pPr>
        <w:pStyle w:val="Textocomentario"/>
      </w:pPr>
      <w:r>
        <w:rPr>
          <w:color w:val="0000FF"/>
        </w:rPr>
        <w:t>8.01477.x</w:t>
      </w:r>
    </w:p>
  </w:comment>
  <w:comment w:id="12" w:author="CLARA ESPINOSA DEL ALBA" w:date="2023-10-06T10:12:00Z" w:initials="CE">
    <w:p w14:paraId="3B154495" w14:textId="77777777" w:rsidR="009E6FD9" w:rsidRDefault="009E6FD9">
      <w:pPr>
        <w:pStyle w:val="Textocomentario"/>
      </w:pPr>
      <w:r>
        <w:rPr>
          <w:rStyle w:val="Refdecomentario"/>
        </w:rPr>
        <w:annotationRef/>
      </w:r>
      <w:r>
        <w:rPr>
          <w:color w:val="000000"/>
        </w:rPr>
        <w:t>Kikuzawa K, Koyama H. 1999. Scaling of soil water</w:t>
      </w:r>
    </w:p>
    <w:p w14:paraId="39F4CF76" w14:textId="31D1645B" w:rsidR="009E6FD9" w:rsidRDefault="009E6FD9">
      <w:pPr>
        <w:pStyle w:val="Textocomentario"/>
      </w:pPr>
      <w:proofErr w:type="gramStart"/>
      <w:r>
        <w:rPr>
          <w:color w:val="000000"/>
        </w:rPr>
        <w:t>absorption</w:t>
      </w:r>
      <w:proofErr w:type="gramEnd"/>
      <w:r>
        <w:rPr>
          <w:color w:val="000000"/>
        </w:rPr>
        <w:t xml:space="preserve"> by ds: an experiment using d</w:t>
      </w:r>
    </w:p>
    <w:p w14:paraId="7FC7B8B5" w14:textId="41DDEA7B" w:rsidR="009E6FD9" w:rsidRDefault="009E6FD9">
      <w:pPr>
        <w:pStyle w:val="Textocomentario"/>
      </w:pPr>
      <w:proofErr w:type="spellStart"/>
      <w:proofErr w:type="gramStart"/>
      <w:r>
        <w:rPr>
          <w:color w:val="000000"/>
        </w:rPr>
        <w:t>analogues.</w:t>
      </w:r>
      <w:r w:rsidR="006D223E">
        <w:rPr>
          <w:color w:val="000000"/>
        </w:rPr>
        <w:t>seed</w:t>
      </w:r>
      <w:r>
        <w:rPr>
          <w:i/>
          <w:iCs/>
          <w:color w:val="000000"/>
        </w:rPr>
        <w:t>Science</w:t>
      </w:r>
      <w:proofErr w:type="spellEnd"/>
      <w:proofErr w:type="gramEnd"/>
      <w:r>
        <w:rPr>
          <w:i/>
          <w:iCs/>
          <w:color w:val="000000"/>
        </w:rPr>
        <w:t xml:space="preserve"> Research </w:t>
      </w:r>
      <w:r>
        <w:rPr>
          <w:b/>
          <w:bCs/>
          <w:color w:val="000000"/>
        </w:rPr>
        <w:t>9</w:t>
      </w:r>
      <w:r>
        <w:rPr>
          <w:color w:val="000000"/>
        </w:rPr>
        <w:t>: 171-178. DOI:</w:t>
      </w:r>
    </w:p>
    <w:p w14:paraId="0ADCB929" w14:textId="77777777" w:rsidR="009E6FD9" w:rsidRDefault="009E6FD9" w:rsidP="002F6458">
      <w:pPr>
        <w:pStyle w:val="Textocomentario"/>
      </w:pPr>
      <w:r>
        <w:rPr>
          <w:color w:val="0000FF"/>
        </w:rPr>
        <w:t>https://doi.org/10.1017/S0960258599000197</w:t>
      </w:r>
    </w:p>
  </w:comment>
  <w:comment w:id="13" w:author="CLARA ESPINOSA DEL ALBA" w:date="2023-10-06T10:12:00Z" w:initials="CE">
    <w:p w14:paraId="37B187C3" w14:textId="3A52C034" w:rsidR="009E6FD9" w:rsidRDefault="009E6FD9">
      <w:pPr>
        <w:pStyle w:val="Textocomentario"/>
      </w:pPr>
      <w:r>
        <w:rPr>
          <w:rStyle w:val="Refdecomentario"/>
        </w:rPr>
        <w:annotationRef/>
      </w:r>
      <w:r>
        <w:rPr>
          <w:color w:val="000000"/>
        </w:rPr>
        <w:t>Kidson R, Westoby M. 2000.</w:t>
      </w:r>
      <w:r w:rsidR="006D223E">
        <w:rPr>
          <w:color w:val="000000"/>
        </w:rPr>
        <w:t>seed</w:t>
      </w:r>
      <w:r>
        <w:rPr>
          <w:color w:val="000000"/>
        </w:rPr>
        <w:t xml:space="preserve">mass and </w:t>
      </w:r>
      <w:proofErr w:type="spellStart"/>
      <w:r>
        <w:rPr>
          <w:color w:val="000000"/>
        </w:rPr>
        <w:t>dling</w:t>
      </w:r>
      <w:proofErr w:type="spellEnd"/>
    </w:p>
    <w:p w14:paraId="30B202A2" w14:textId="2428A6FD" w:rsidR="009E6FD9" w:rsidRDefault="009E6FD9">
      <w:pPr>
        <w:pStyle w:val="Textocomentario"/>
      </w:pPr>
      <w:proofErr w:type="gramStart"/>
      <w:r>
        <w:rPr>
          <w:color w:val="000000"/>
        </w:rPr>
        <w:t>dimensions</w:t>
      </w:r>
      <w:proofErr w:type="gramEnd"/>
      <w:r>
        <w:rPr>
          <w:color w:val="000000"/>
        </w:rPr>
        <w:t xml:space="preserve"> in relation to </w:t>
      </w:r>
      <w:proofErr w:type="spellStart"/>
      <w:r>
        <w:rPr>
          <w:color w:val="000000"/>
        </w:rPr>
        <w:t>dling</w:t>
      </w:r>
      <w:proofErr w:type="spellEnd"/>
      <w:r>
        <w:rPr>
          <w:color w:val="000000"/>
        </w:rPr>
        <w:t xml:space="preserve"> establishment.</w:t>
      </w:r>
    </w:p>
    <w:p w14:paraId="381BBC92" w14:textId="77777777" w:rsidR="009E6FD9" w:rsidRPr="002F6458" w:rsidRDefault="009E6FD9">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9E6FD9" w:rsidRDefault="009E6FD9" w:rsidP="002F6458">
      <w:pPr>
        <w:pStyle w:val="Textocomentario"/>
      </w:pPr>
      <w:r>
        <w:rPr>
          <w:color w:val="0000FF"/>
        </w:rPr>
        <w:t>00008882</w:t>
      </w:r>
    </w:p>
  </w:comment>
  <w:comment w:id="14" w:author="CLARA ESPINOSA DEL ALBA" w:date="2023-10-06T10:12:00Z" w:initials="CE">
    <w:p w14:paraId="6DFAB67A" w14:textId="77777777" w:rsidR="009E6FD9" w:rsidRDefault="009E6FD9">
      <w:pPr>
        <w:pStyle w:val="Textocomentario"/>
      </w:pPr>
      <w:r>
        <w:rPr>
          <w:rStyle w:val="Refdecomentario"/>
        </w:rPr>
        <w:annotationRef/>
      </w:r>
      <w:r>
        <w:rPr>
          <w:color w:val="000000"/>
        </w:rPr>
        <w:t>Merino-Martín L, Courtauld C, Commander L, Turner S,</w:t>
      </w:r>
    </w:p>
    <w:p w14:paraId="46375284" w14:textId="77777777" w:rsidR="009E6FD9" w:rsidRDefault="009E6FD9">
      <w:pPr>
        <w:pStyle w:val="Textocomentario"/>
      </w:pPr>
      <w:r>
        <w:rPr>
          <w:color w:val="000000"/>
        </w:rPr>
        <w:t>Lewandrowski W, Stevens J. 2017. Interactions between</w:t>
      </w:r>
    </w:p>
    <w:p w14:paraId="536576E1" w14:textId="469AFF2B" w:rsidR="009E6FD9" w:rsidRDefault="009E6FD9">
      <w:pPr>
        <w:pStyle w:val="Textocomentario"/>
      </w:pPr>
      <w:proofErr w:type="gramStart"/>
      <w:r>
        <w:rPr>
          <w:color w:val="000000"/>
        </w:rPr>
        <w:t>d</w:t>
      </w:r>
      <w:proofErr w:type="gramEnd"/>
      <w:r>
        <w:rPr>
          <w:color w:val="000000"/>
        </w:rPr>
        <w:t xml:space="preserve"> functional traits and burial depth regulate</w:t>
      </w:r>
    </w:p>
    <w:p w14:paraId="768E8946" w14:textId="433BE47F" w:rsidR="009E6FD9" w:rsidRDefault="009E6FD9">
      <w:pPr>
        <w:pStyle w:val="Textocomentario"/>
      </w:pPr>
      <w:proofErr w:type="gramStart"/>
      <w:r>
        <w:rPr>
          <w:color w:val="000000"/>
        </w:rPr>
        <w:t>germination</w:t>
      </w:r>
      <w:proofErr w:type="gramEnd"/>
      <w:r>
        <w:rPr>
          <w:color w:val="000000"/>
        </w:rPr>
        <w:t xml:space="preserve"> and </w:t>
      </w:r>
      <w:proofErr w:type="spellStart"/>
      <w:r>
        <w:rPr>
          <w:color w:val="000000"/>
        </w:rPr>
        <w:t>dling</w:t>
      </w:r>
      <w:proofErr w:type="spellEnd"/>
      <w:r>
        <w:rPr>
          <w:color w:val="000000"/>
        </w:rPr>
        <w:t xml:space="preserve"> emergence under water stress</w:t>
      </w:r>
    </w:p>
    <w:p w14:paraId="55354614" w14:textId="77777777" w:rsidR="009E6FD9" w:rsidRDefault="009E6FD9">
      <w:pPr>
        <w:pStyle w:val="Textocomentario"/>
      </w:pPr>
      <w:r>
        <w:rPr>
          <w:color w:val="000000"/>
        </w:rPr>
        <w:t xml:space="preserve">in species from semi-arid environments. </w:t>
      </w:r>
      <w:r>
        <w:rPr>
          <w:i/>
          <w:iCs/>
          <w:color w:val="000000"/>
        </w:rPr>
        <w:t>Journal of Arid</w:t>
      </w:r>
    </w:p>
    <w:p w14:paraId="77CE4CA5" w14:textId="77777777" w:rsidR="009E6FD9" w:rsidRDefault="009E6FD9">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9E6FD9" w:rsidRDefault="009E6FD9" w:rsidP="002F6458">
      <w:pPr>
        <w:pStyle w:val="Textocomentario"/>
      </w:pPr>
      <w:r>
        <w:rPr>
          <w:color w:val="0000FF"/>
        </w:rPr>
        <w:t>j.jaridenv.2017.07.018</w:t>
      </w:r>
    </w:p>
  </w:comment>
  <w:comment w:id="15" w:author="CLARA ESPINOSA DEL ALBA" w:date="2023-10-05T16:41:00Z" w:initials="CE">
    <w:p w14:paraId="1A83911D" w14:textId="24F2A905" w:rsidR="009E6FD9" w:rsidRDefault="009E6FD9" w:rsidP="002F6458">
      <w:pPr>
        <w:pStyle w:val="Textocomentario"/>
      </w:pPr>
      <w:r>
        <w:rPr>
          <w:rStyle w:val="Refdecomentario"/>
        </w:rPr>
        <w:annotationRef/>
      </w:r>
      <w:r>
        <w:t xml:space="preserve">Cochrane 2015. Will among-population variation </w:t>
      </w:r>
      <w:proofErr w:type="spellStart"/>
      <w:r>
        <w:t>in</w:t>
      </w:r>
      <w:r w:rsidR="006D223E">
        <w:t>seed</w:t>
      </w:r>
      <w:r>
        <w:t>trait</w:t>
      </w:r>
      <w:proofErr w:type="spellEnd"/>
      <w:r>
        <w:t xml:space="preserve"> improve the chance of spcies persistence under cliamte change) Global ecology and Biogeography 24, 12-24</w:t>
      </w:r>
    </w:p>
  </w:comment>
  <w:comment w:id="16" w:author="CLARA ESPINOSA DEL ALBA" w:date="2023-10-05T16:42:00Z" w:initials="CE">
    <w:p w14:paraId="5A79D43A" w14:textId="332C8F4F" w:rsidR="009E6FD9" w:rsidRDefault="009E6FD9" w:rsidP="002F6458">
      <w:pPr>
        <w:pStyle w:val="Textocomentario"/>
      </w:pPr>
      <w:r>
        <w:rPr>
          <w:rStyle w:val="Refdecomentario"/>
        </w:rPr>
        <w:annotationRef/>
      </w:r>
      <w:r>
        <w:t xml:space="preserve">Cochrane 2014. Evidence of population variation in drought tolerance </w:t>
      </w:r>
      <w:proofErr w:type="spellStart"/>
      <w:r>
        <w:t>during</w:t>
      </w:r>
      <w:r w:rsidR="006D223E">
        <w:t>seed</w:t>
      </w:r>
      <w:r>
        <w:t>germination</w:t>
      </w:r>
      <w:proofErr w:type="spellEnd"/>
      <w:r>
        <w:t xml:space="preserve"> in </w:t>
      </w:r>
      <w:proofErr w:type="gramStart"/>
      <w:r>
        <w:t>four  species</w:t>
      </w:r>
      <w:proofErr w:type="gramEnd"/>
      <w:r>
        <w:t xml:space="preserve"> from western australia. Australian journal of botany, 62, 481-489</w:t>
      </w:r>
    </w:p>
  </w:comment>
  <w:comment w:id="17" w:author="CLARA ESPINOSA DEL ALBA" w:date="2023-10-05T15:18:00Z" w:initials="CE">
    <w:p w14:paraId="1747DBCC" w14:textId="6F5A7F63" w:rsidR="009E6FD9" w:rsidRDefault="009E6FD9"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9E6FD9" w:rsidRDefault="009E6FD9"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9E6FD9" w:rsidRDefault="009E6FD9">
      <w:pPr>
        <w:pStyle w:val="Textocomentario"/>
      </w:pPr>
      <w:r>
        <w:rPr>
          <w:rStyle w:val="Refdecomentario"/>
        </w:rPr>
        <w:annotationRef/>
      </w:r>
      <w:r>
        <w:t>Rubio de Casas, R., Willis, C. G., Pearse, W. D., Baskin, C. C., Baskin, J.</w:t>
      </w:r>
    </w:p>
    <w:p w14:paraId="11B95D62" w14:textId="609DC441" w:rsidR="009E6FD9" w:rsidRDefault="009E6FD9">
      <w:pPr>
        <w:pStyle w:val="Textocomentario"/>
      </w:pPr>
      <w:r>
        <w:t xml:space="preserve">M., &amp; Cavender‐Bares, J. (2017). Global biogeography </w:t>
      </w:r>
      <w:proofErr w:type="spellStart"/>
      <w:r>
        <w:t>of</w:t>
      </w:r>
      <w:r w:rsidR="006D223E">
        <w:t>seed</w:t>
      </w:r>
      <w:r>
        <w:t>dormancy</w:t>
      </w:r>
      <w:proofErr w:type="spellEnd"/>
    </w:p>
    <w:p w14:paraId="0F403D8A" w14:textId="5F3BA835" w:rsidR="009E6FD9" w:rsidRDefault="009E6FD9">
      <w:pPr>
        <w:pStyle w:val="Textocomentario"/>
      </w:pPr>
      <w:proofErr w:type="gramStart"/>
      <w:r>
        <w:t>is</w:t>
      </w:r>
      <w:proofErr w:type="gramEnd"/>
      <w:r>
        <w:t xml:space="preserve"> determined by seasonality </w:t>
      </w:r>
      <w:proofErr w:type="spellStart"/>
      <w:r>
        <w:t>and</w:t>
      </w:r>
      <w:r w:rsidR="006D223E">
        <w:t>seed</w:t>
      </w:r>
      <w:r>
        <w:t>size</w:t>
      </w:r>
      <w:proofErr w:type="spellEnd"/>
      <w:r>
        <w:t>: A case study in the</w:t>
      </w:r>
    </w:p>
    <w:p w14:paraId="2E858ECE" w14:textId="77777777" w:rsidR="009E6FD9" w:rsidRDefault="009E6FD9">
      <w:pPr>
        <w:pStyle w:val="Textocomentario"/>
      </w:pPr>
      <w:r>
        <w:t xml:space="preserve">legumes. </w:t>
      </w:r>
      <w:r>
        <w:rPr>
          <w:i/>
          <w:iCs/>
        </w:rPr>
        <w:t>New Phytologist</w:t>
      </w:r>
      <w:r>
        <w:t xml:space="preserve">, </w:t>
      </w:r>
      <w:r>
        <w:rPr>
          <w:i/>
          <w:iCs/>
        </w:rPr>
        <w:t>214</w:t>
      </w:r>
      <w:r>
        <w:t>, 1527–1536. https://doi.org/10.1111/</w:t>
      </w:r>
    </w:p>
    <w:p w14:paraId="3E3EAE69" w14:textId="77777777" w:rsidR="009E6FD9" w:rsidRDefault="009E6FD9" w:rsidP="002F6458">
      <w:pPr>
        <w:pStyle w:val="Textocomentario"/>
      </w:pPr>
      <w:r>
        <w:t>nph.14498</w:t>
      </w:r>
    </w:p>
  </w:comment>
  <w:comment w:id="20" w:author="CLARA ESPINOSA DEL ALBA" w:date="2023-10-06T10:39:00Z" w:initials="CE">
    <w:p w14:paraId="394DB7E7" w14:textId="0C099DB2" w:rsidR="009E6FD9" w:rsidRDefault="009E6FD9">
      <w:pPr>
        <w:pStyle w:val="Textocomentario"/>
      </w:pPr>
      <w:r>
        <w:rPr>
          <w:rStyle w:val="Refdecomentario"/>
        </w:rPr>
        <w:annotationRef/>
      </w:r>
      <w:r>
        <w:t xml:space="preserve">Kitajima, K., &amp; Fenner, M. (2000). Ecology of </w:t>
      </w:r>
      <w:proofErr w:type="spellStart"/>
      <w:r>
        <w:t>dling</w:t>
      </w:r>
      <w:proofErr w:type="spellEnd"/>
      <w:r>
        <w:t xml:space="preserve"> regeneration. In M.</w:t>
      </w:r>
    </w:p>
    <w:p w14:paraId="7594DD1A" w14:textId="67F35D39" w:rsidR="009E6FD9" w:rsidRDefault="009E6FD9">
      <w:pPr>
        <w:pStyle w:val="Textocomentario"/>
      </w:pPr>
      <w:r>
        <w:t xml:space="preserve">Fenner (Ed.), </w:t>
      </w:r>
      <w:r>
        <w:rPr>
          <w:i/>
          <w:iCs/>
        </w:rPr>
        <w:t xml:space="preserve">ds: Ecology of regeneration in plant communities </w:t>
      </w:r>
      <w:r>
        <w:t>(2nd</w:t>
      </w:r>
    </w:p>
    <w:p w14:paraId="058D271D" w14:textId="77777777" w:rsidR="009E6FD9" w:rsidRDefault="009E6FD9" w:rsidP="002F6458">
      <w:pPr>
        <w:pStyle w:val="Textocomentario"/>
      </w:pPr>
      <w:r>
        <w:t>ed., pp. 331–359). Wallingford, UK: CABI</w:t>
      </w:r>
    </w:p>
  </w:comment>
  <w:comment w:id="21" w:author="CLARA ESPINOSA DEL ALBA" w:date="2023-10-06T10:40:00Z" w:initials="CE">
    <w:p w14:paraId="62B7A7E2" w14:textId="31A7857E" w:rsidR="009E6FD9" w:rsidRDefault="009E6FD9">
      <w:pPr>
        <w:pStyle w:val="Textocomentario"/>
      </w:pPr>
      <w:r>
        <w:rPr>
          <w:rStyle w:val="Refdecomentario"/>
        </w:rPr>
        <w:annotationRef/>
      </w:r>
      <w:r>
        <w:t>Pake, C. E., &amp; Venable, D. L. (1996).</w:t>
      </w:r>
      <w:r w:rsidR="006D223E">
        <w:t>seed</w:t>
      </w:r>
      <w:r>
        <w:t>banks in desert annuals:</w:t>
      </w:r>
    </w:p>
    <w:p w14:paraId="3AB08615" w14:textId="77777777" w:rsidR="009E6FD9" w:rsidRDefault="009E6FD9">
      <w:pPr>
        <w:pStyle w:val="Textocomentario"/>
      </w:pPr>
      <w:r>
        <w:t>Implications for persistence and coexistence in variable environments.</w:t>
      </w:r>
    </w:p>
    <w:p w14:paraId="66FC128A" w14:textId="77777777" w:rsidR="009E6FD9" w:rsidRDefault="009E6FD9"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9E6FD9" w:rsidRDefault="009E6FD9">
      <w:pPr>
        <w:pStyle w:val="Textocomentario"/>
      </w:pPr>
      <w:r>
        <w:rPr>
          <w:rStyle w:val="Refdecomentario"/>
        </w:rPr>
        <w:annotationRef/>
      </w:r>
      <w:r>
        <w:t>Kos, M., &amp; Poschlod, P. (2008). Correlates of inter‐specific variation</w:t>
      </w:r>
    </w:p>
    <w:p w14:paraId="1C11674E" w14:textId="77777777" w:rsidR="009E6FD9" w:rsidRDefault="009E6FD9">
      <w:pPr>
        <w:pStyle w:val="Textocomentario"/>
      </w:pPr>
      <w:r>
        <w:t>in germination response to water stress in a semi‐arid savannah.</w:t>
      </w:r>
    </w:p>
    <w:p w14:paraId="62B4DC5F" w14:textId="77777777" w:rsidR="009E6FD9" w:rsidRDefault="009E6FD9">
      <w:pPr>
        <w:pStyle w:val="Textocomentario"/>
      </w:pPr>
      <w:r>
        <w:rPr>
          <w:i/>
          <w:iCs/>
        </w:rPr>
        <w:t>Basic &amp; Applied Ecology</w:t>
      </w:r>
      <w:r>
        <w:t xml:space="preserve">, </w:t>
      </w:r>
      <w:r>
        <w:rPr>
          <w:i/>
          <w:iCs/>
        </w:rPr>
        <w:t>9</w:t>
      </w:r>
      <w:r>
        <w:t>, 645–652. https://doi.org/10.1016/j.</w:t>
      </w:r>
    </w:p>
    <w:p w14:paraId="65F79CF5" w14:textId="77777777" w:rsidR="009E6FD9" w:rsidRDefault="009E6FD9" w:rsidP="002F6458">
      <w:pPr>
        <w:pStyle w:val="Textocomentario"/>
      </w:pPr>
      <w:r>
        <w:t>baae.2007.10.005</w:t>
      </w:r>
    </w:p>
  </w:comment>
  <w:comment w:id="23" w:author="CLARA ESPINOSA DEL ALBA" w:date="2023-10-05T16:45:00Z" w:initials="CE">
    <w:p w14:paraId="371D9B8D" w14:textId="27735C66" w:rsidR="009E6FD9" w:rsidRDefault="009E6FD9"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271BCDD0" w:rsidR="009E6FD9" w:rsidRDefault="009E6FD9" w:rsidP="002F6458">
      <w:pPr>
        <w:pStyle w:val="Textocomentario"/>
      </w:pPr>
      <w:r>
        <w:rPr>
          <w:rStyle w:val="Refdecomentario"/>
        </w:rPr>
        <w:annotationRef/>
      </w:r>
      <w:r>
        <w:t>Vazquez-</w:t>
      </w:r>
      <w:proofErr w:type="spellStart"/>
      <w:r>
        <w:t>ramizez</w:t>
      </w:r>
      <w:proofErr w:type="spellEnd"/>
      <w:r>
        <w:t xml:space="preserve"> and </w:t>
      </w:r>
      <w:proofErr w:type="spellStart"/>
      <w:r>
        <w:t>venn</w:t>
      </w:r>
      <w:proofErr w:type="spellEnd"/>
      <w:r>
        <w:t xml:space="preserve"> 2021.</w:t>
      </w:r>
      <w:r w:rsidR="006D223E">
        <w:t xml:space="preserve"> </w:t>
      </w:r>
      <w:proofErr w:type="spellStart"/>
      <w:proofErr w:type="gramStart"/>
      <w:r w:rsidR="006D223E">
        <w:t>seeds</w:t>
      </w:r>
      <w:r>
        <w:t>and</w:t>
      </w:r>
      <w:proofErr w:type="spellEnd"/>
      <w:proofErr w:type="gramEnd"/>
      <w:r>
        <w:t xml:space="preserve"> </w:t>
      </w:r>
      <w:proofErr w:type="spellStart"/>
      <w:r>
        <w:t>dlings</w:t>
      </w:r>
      <w:proofErr w:type="spellEnd"/>
      <w:r>
        <w:t xml:space="preserve"> in a changing world. A systematic review and meta-analysis from high altitude and high latitude ecosystems</w:t>
      </w:r>
    </w:p>
  </w:comment>
  <w:comment w:id="25" w:author="CLARA ESPINOSA DEL ALBA" w:date="2023-10-04T15:36:00Z" w:initials="CE">
    <w:p w14:paraId="422F575A" w14:textId="7541184C" w:rsidR="009E6FD9" w:rsidRDefault="009E6FD9" w:rsidP="006E27D6">
      <w:pPr>
        <w:pStyle w:val="Textocomentario"/>
      </w:pPr>
      <w:r>
        <w:rPr>
          <w:rStyle w:val="Refdecomentario"/>
        </w:rPr>
        <w:annotationRef/>
      </w:r>
      <w:r>
        <w:t>Onipchenko VG (2004) Alpine ecosystems in the Northwest Caucasus.</w:t>
      </w:r>
    </w:p>
    <w:p w14:paraId="2D370205" w14:textId="77777777" w:rsidR="009E6FD9" w:rsidRDefault="009E6FD9" w:rsidP="006E27D6">
      <w:pPr>
        <w:pStyle w:val="Textocomentario"/>
      </w:pPr>
      <w:r>
        <w:t>Springer Science &amp; Business Media</w:t>
      </w:r>
    </w:p>
  </w:comment>
  <w:comment w:id="26" w:author="CLARA ESPINOSA DEL ALBA" w:date="2023-10-05T16:47:00Z" w:initials="CE">
    <w:p w14:paraId="5633BD70" w14:textId="10C0EDBA" w:rsidR="009E6FD9" w:rsidRDefault="009E6FD9" w:rsidP="002F6458">
      <w:pPr>
        <w:pStyle w:val="Textocomentario"/>
      </w:pPr>
      <w:r>
        <w:rPr>
          <w:rStyle w:val="Refdecomentario"/>
        </w:rPr>
        <w:annotationRef/>
      </w:r>
      <w:r>
        <w:t xml:space="preserve">Evans and Dennehy 2005. Germ banking: bet-hedging and variable release from egg </w:t>
      </w:r>
      <w:proofErr w:type="spellStart"/>
      <w:r>
        <w:t>and</w:t>
      </w:r>
      <w:r w:rsidR="006D223E">
        <w:t>seed</w:t>
      </w:r>
      <w:r>
        <w:t>dormancy</w:t>
      </w:r>
      <w:proofErr w:type="spellEnd"/>
      <w:r>
        <w:t>. The Quarterly review of biology 80, 431-451</w:t>
      </w:r>
    </w:p>
  </w:comment>
  <w:comment w:id="27" w:author="CLARA ESPINOSA DEL ALBA" w:date="2023-10-05T16:48:00Z" w:initials="CE">
    <w:p w14:paraId="397D1F39" w14:textId="6925249E" w:rsidR="009E6FD9" w:rsidRDefault="009E6FD9" w:rsidP="002F6458">
      <w:pPr>
        <w:pStyle w:val="Textocomentario"/>
      </w:pPr>
      <w:r>
        <w:rPr>
          <w:rStyle w:val="Refdecomentario"/>
        </w:rPr>
        <w:annotationRef/>
      </w:r>
      <w:r>
        <w:t xml:space="preserve">Clinal population divergence in an adaptative parental environmental effect that </w:t>
      </w:r>
      <w:proofErr w:type="spellStart"/>
      <w:r>
        <w:t>adust</w:t>
      </w:r>
      <w:r w:rsidR="006D223E">
        <w:t>seed</w:t>
      </w:r>
      <w:r>
        <w:t>banking</w:t>
      </w:r>
      <w:proofErr w:type="spellEnd"/>
      <w:r>
        <w:t>. New phytologist 214, 1230-1244</w:t>
      </w:r>
    </w:p>
  </w:comment>
  <w:comment w:id="28" w:author="CLARA ESPINOSA DEL ALBA" w:date="2023-10-06T09:14:00Z" w:initials="CE">
    <w:p w14:paraId="4E13F2BB" w14:textId="77777777" w:rsidR="009E6FD9" w:rsidRDefault="009E6FD9"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9E6FD9" w:rsidRDefault="009E6FD9">
      <w:pPr>
        <w:pStyle w:val="Textocomentario"/>
      </w:pPr>
      <w:r>
        <w:rPr>
          <w:rStyle w:val="Refdecomentario"/>
        </w:rPr>
        <w:annotationRef/>
      </w:r>
      <w:r>
        <w:rPr>
          <w:color w:val="000000"/>
        </w:rPr>
        <w:t>Blum A. Drought resistance—is it really a complex trait? Functional Plant Biology. 2011; 38: 753.</w:t>
      </w:r>
    </w:p>
    <w:p w14:paraId="7E773B7F" w14:textId="77777777" w:rsidR="009E6FD9" w:rsidRDefault="009E6FD9"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3BA907BC" w:rsidR="009E6FD9" w:rsidRDefault="009E6FD9">
      <w:pPr>
        <w:pStyle w:val="Textocomentario"/>
      </w:pPr>
      <w:r>
        <w:rPr>
          <w:rStyle w:val="Refdecomentario"/>
        </w:rPr>
        <w:annotationRef/>
      </w:r>
      <w:r>
        <w:rPr>
          <w:color w:val="000000"/>
        </w:rPr>
        <w:t xml:space="preserve">Finch-Savage WE, </w:t>
      </w:r>
      <w:proofErr w:type="spellStart"/>
      <w:r>
        <w:rPr>
          <w:color w:val="000000"/>
        </w:rPr>
        <w:t>Leubner</w:t>
      </w:r>
      <w:proofErr w:type="spellEnd"/>
      <w:r>
        <w:rPr>
          <w:color w:val="000000"/>
        </w:rPr>
        <w:t xml:space="preserve">-Metzger </w:t>
      </w:r>
      <w:proofErr w:type="spellStart"/>
      <w:r>
        <w:rPr>
          <w:color w:val="000000"/>
        </w:rPr>
        <w:t>G.</w:t>
      </w:r>
      <w:r w:rsidR="006D223E">
        <w:rPr>
          <w:color w:val="000000"/>
        </w:rPr>
        <w:t>seed</w:t>
      </w:r>
      <w:r>
        <w:rPr>
          <w:color w:val="000000"/>
        </w:rPr>
        <w:t>dormancy</w:t>
      </w:r>
      <w:proofErr w:type="spellEnd"/>
      <w:r>
        <w:rPr>
          <w:color w:val="000000"/>
        </w:rPr>
        <w:t xml:space="preserve"> and the control of germination. New Phytologist.</w:t>
      </w:r>
    </w:p>
    <w:p w14:paraId="5059E6BD" w14:textId="77777777" w:rsidR="009E6FD9" w:rsidRDefault="009E6FD9"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9E6FD9" w:rsidRDefault="009E6FD9">
      <w:pPr>
        <w:pStyle w:val="Textocomentario"/>
      </w:pPr>
      <w:r>
        <w:rPr>
          <w:rStyle w:val="Refdecomentario"/>
        </w:rPr>
        <w:annotationRef/>
      </w:r>
      <w:r>
        <w:rPr>
          <w:color w:val="131413"/>
        </w:rPr>
        <w:t>Bullied WJ, Van Acker RC, Bullock PR (2012) Hydrothermal</w:t>
      </w:r>
    </w:p>
    <w:p w14:paraId="74DE7FBE" w14:textId="42DF3153" w:rsidR="009E6FD9" w:rsidRDefault="009E6FD9">
      <w:pPr>
        <w:pStyle w:val="Textocomentario"/>
      </w:pPr>
      <w:proofErr w:type="spellStart"/>
      <w:proofErr w:type="gramStart"/>
      <w:r>
        <w:rPr>
          <w:color w:val="131413"/>
        </w:rPr>
        <w:t>modeling</w:t>
      </w:r>
      <w:proofErr w:type="spellEnd"/>
      <w:proofErr w:type="gramEnd"/>
      <w:r>
        <w:rPr>
          <w:color w:val="131413"/>
        </w:rPr>
        <w:t xml:space="preserve"> of </w:t>
      </w:r>
      <w:proofErr w:type="spellStart"/>
      <w:r>
        <w:rPr>
          <w:color w:val="131413"/>
        </w:rPr>
        <w:t>dling</w:t>
      </w:r>
      <w:proofErr w:type="spellEnd"/>
      <w:r>
        <w:rPr>
          <w:color w:val="131413"/>
        </w:rPr>
        <w:t xml:space="preserve"> emergence timing across topography</w:t>
      </w:r>
    </w:p>
    <w:p w14:paraId="7846677B" w14:textId="77777777" w:rsidR="009E6FD9" w:rsidRDefault="009E6FD9" w:rsidP="002F6458">
      <w:pPr>
        <w:pStyle w:val="Textocomentario"/>
      </w:pPr>
      <w:r>
        <w:rPr>
          <w:color w:val="131413"/>
        </w:rPr>
        <w:t>and soil depth. Agron J 104:423–436</w:t>
      </w:r>
    </w:p>
  </w:comment>
  <w:comment w:id="32" w:author="CLARA ESPINOSA DEL ALBA" w:date="2023-10-06T09:53:00Z" w:initials="CE">
    <w:p w14:paraId="470A63FE" w14:textId="77777777" w:rsidR="009E6FD9" w:rsidRDefault="009E6FD9">
      <w:pPr>
        <w:pStyle w:val="Textocomentario"/>
      </w:pPr>
      <w:r>
        <w:rPr>
          <w:rStyle w:val="Refdecomentario"/>
        </w:rPr>
        <w:annotationRef/>
      </w:r>
      <w:r>
        <w:rPr>
          <w:color w:val="131413"/>
        </w:rPr>
        <w:t>Hadas A (1977) Water uptake and germination of leguminous</w:t>
      </w:r>
    </w:p>
    <w:p w14:paraId="74AADA11" w14:textId="0774101A" w:rsidR="009E6FD9" w:rsidRDefault="009E6FD9">
      <w:pPr>
        <w:pStyle w:val="Textocomentario"/>
      </w:pPr>
      <w:proofErr w:type="gramStart"/>
      <w:r>
        <w:rPr>
          <w:color w:val="131413"/>
        </w:rPr>
        <w:t>ds</w:t>
      </w:r>
      <w:proofErr w:type="gramEnd"/>
      <w:r>
        <w:rPr>
          <w:color w:val="131413"/>
        </w:rPr>
        <w:t xml:space="preserve"> in soils of changing matric and osmotic water potential.</w:t>
      </w:r>
    </w:p>
    <w:p w14:paraId="2CE3F0CA" w14:textId="77777777" w:rsidR="009E6FD9" w:rsidRDefault="009E6FD9" w:rsidP="002F6458">
      <w:pPr>
        <w:pStyle w:val="Textocomentario"/>
      </w:pPr>
      <w:r>
        <w:rPr>
          <w:color w:val="131413"/>
        </w:rPr>
        <w:t>J Exp Bot 28:977–985</w:t>
      </w:r>
    </w:p>
  </w:comment>
  <w:comment w:id="35" w:author="CLARA ESPINOSA DEL ALBA" w:date="2023-10-06T10:40:00Z" w:initials="CE">
    <w:p w14:paraId="7462C219" w14:textId="77777777" w:rsidR="009E6FD9" w:rsidRDefault="009E6FD9">
      <w:pPr>
        <w:pStyle w:val="Textocomentario"/>
      </w:pPr>
      <w:r>
        <w:rPr>
          <w:rStyle w:val="Refdecomentario"/>
        </w:rPr>
        <w:annotationRef/>
      </w:r>
      <w:r>
        <w:t>Philippi, T., &amp; Seger, J. (1989). Hedging one's evolutionary bets, revisited.</w:t>
      </w:r>
    </w:p>
    <w:p w14:paraId="0BBD4042" w14:textId="77777777" w:rsidR="009E6FD9" w:rsidRDefault="009E6FD9">
      <w:pPr>
        <w:pStyle w:val="Textocomentario"/>
      </w:pPr>
      <w:r>
        <w:rPr>
          <w:i/>
          <w:iCs/>
        </w:rPr>
        <w:t>Trends in Ecology &amp; Evolution</w:t>
      </w:r>
      <w:r>
        <w:t xml:space="preserve">, </w:t>
      </w:r>
      <w:r>
        <w:rPr>
          <w:i/>
          <w:iCs/>
        </w:rPr>
        <w:t>4</w:t>
      </w:r>
      <w:r>
        <w:t>, 41–44. https://doi.</w:t>
      </w:r>
    </w:p>
    <w:p w14:paraId="420CBC90" w14:textId="77777777" w:rsidR="009E6FD9" w:rsidRDefault="009E6FD9" w:rsidP="002F6458">
      <w:pPr>
        <w:pStyle w:val="Textocomentario"/>
      </w:pPr>
      <w:r>
        <w:t>org/10.1016/0169-5347(89)90138-9</w:t>
      </w:r>
    </w:p>
  </w:comment>
  <w:comment w:id="36" w:author="CLARA ESPINOSA DEL ALBA" w:date="2023-10-06T10:41:00Z" w:initials="CE">
    <w:p w14:paraId="0E7D9B39" w14:textId="77777777" w:rsidR="009E6FD9" w:rsidRDefault="009E6FD9">
      <w:pPr>
        <w:pStyle w:val="Textocomentario"/>
      </w:pPr>
      <w:r>
        <w:rPr>
          <w:rStyle w:val="Refdecomentario"/>
        </w:rPr>
        <w:annotationRef/>
      </w:r>
      <w:r>
        <w:t>Simons, A. M. (2011). Modes of response to environmental change</w:t>
      </w:r>
    </w:p>
    <w:p w14:paraId="03B89641" w14:textId="77777777" w:rsidR="009E6FD9" w:rsidRDefault="009E6FD9">
      <w:pPr>
        <w:pStyle w:val="Textocomentario"/>
      </w:pPr>
      <w:r>
        <w:t xml:space="preserve">and the elusive empirical evidence for bet hedging. </w:t>
      </w:r>
      <w:r>
        <w:rPr>
          <w:i/>
          <w:iCs/>
        </w:rPr>
        <w:t>Proceedings of</w:t>
      </w:r>
    </w:p>
    <w:p w14:paraId="5B68E619" w14:textId="77777777" w:rsidR="009E6FD9" w:rsidRDefault="009E6FD9">
      <w:pPr>
        <w:pStyle w:val="Textocomentario"/>
      </w:pPr>
      <w:r>
        <w:rPr>
          <w:i/>
          <w:iCs/>
        </w:rPr>
        <w:t>the Royal Society B: Biological Sciences</w:t>
      </w:r>
      <w:r>
        <w:t xml:space="preserve">, </w:t>
      </w:r>
      <w:r>
        <w:rPr>
          <w:i/>
          <w:iCs/>
        </w:rPr>
        <w:t>278</w:t>
      </w:r>
      <w:r>
        <w:t>, 1601–1609. https://doi.</w:t>
      </w:r>
    </w:p>
    <w:p w14:paraId="71654707" w14:textId="77777777" w:rsidR="009E6FD9" w:rsidRPr="002F6458" w:rsidRDefault="009E6FD9"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9E6FD9" w:rsidRPr="0039051E" w:rsidRDefault="009E6FD9">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9E6FD9" w:rsidRPr="0039051E" w:rsidRDefault="009E6FD9" w:rsidP="002F6458">
      <w:pPr>
        <w:pStyle w:val="Textocomentario"/>
      </w:pPr>
      <w:r w:rsidRPr="0039051E">
        <w:rPr>
          <w:i/>
          <w:iCs/>
        </w:rPr>
        <w:t>88</w:t>
      </w:r>
      <w:r w:rsidRPr="0039051E">
        <w:t>, 1086–1090. https://doi.org/10.1890/06-1495</w:t>
      </w:r>
    </w:p>
  </w:comment>
  <w:comment w:id="38" w:author="CLARA ESPINOSA DEL ALBA" w:date="2023-10-05T16:49:00Z" w:initials="CE">
    <w:p w14:paraId="790ECB47" w14:textId="5E35CE25" w:rsidR="009E6FD9" w:rsidRPr="0039051E" w:rsidRDefault="009E6FD9" w:rsidP="002F6458">
      <w:pPr>
        <w:pStyle w:val="Textocomentario"/>
      </w:pPr>
      <w:r>
        <w:rPr>
          <w:rStyle w:val="Refdecomentario"/>
        </w:rPr>
        <w:annotationRef/>
      </w:r>
      <w:r w:rsidRPr="0039051E">
        <w:t>From Gya 2023</w:t>
      </w:r>
    </w:p>
  </w:comment>
  <w:comment w:id="39" w:author="Cuenta Microsoft" w:date="2023-11-27T13:32:00Z" w:initials="CM">
    <w:p w14:paraId="1A88BB0A" w14:textId="7BEEB9A8" w:rsidR="009E6FD9" w:rsidRPr="0039051E" w:rsidRDefault="009E6FD9">
      <w:pPr>
        <w:pStyle w:val="Textocomentario"/>
      </w:pPr>
      <w:r>
        <w:rPr>
          <w:rStyle w:val="Refdecomentario"/>
        </w:rPr>
        <w:annotationRef/>
      </w:r>
      <w:r w:rsidRPr="0039051E">
        <w:t xml:space="preserve">Incomplete data! </w:t>
      </w:r>
    </w:p>
  </w:comment>
  <w:comment w:id="40" w:author="Diana María Cruz Tejada" w:date="2023-10-04T16:58:00Z" w:initials="DC">
    <w:p w14:paraId="60A8B9A7" w14:textId="43CC82C6" w:rsidR="009E6FD9" w:rsidRPr="0039051E" w:rsidRDefault="009E6FD9" w:rsidP="002F6458">
      <w:pPr>
        <w:pStyle w:val="Textocomentario"/>
      </w:pPr>
      <w:r>
        <w:rPr>
          <w:rStyle w:val="Refdecomentario"/>
        </w:rPr>
        <w:annotationRef/>
      </w:r>
      <w:r w:rsidRPr="0039051E">
        <w:t>Siembra intermedia</w:t>
      </w:r>
    </w:p>
  </w:comment>
  <w:comment w:id="41" w:author="CLARA ESPINOSA DEL ALBA" w:date="2023-12-04T10:30:00Z" w:initials="CE">
    <w:p w14:paraId="38F7E8BE" w14:textId="77777777" w:rsidR="009E6FD9" w:rsidRDefault="009E6FD9" w:rsidP="009E6FD9">
      <w:pPr>
        <w:pStyle w:val="Textocomentario"/>
      </w:pPr>
      <w:r>
        <w:rPr>
          <w:rStyle w:val="Refdecomentario"/>
        </w:rPr>
        <w:annotationRef/>
      </w:r>
      <w:r>
        <w:t>transgenerational effects into the regeneration niche?</w:t>
      </w:r>
    </w:p>
  </w:comment>
  <w:comment w:id="42" w:author="CLARA ESPINOSA DEL ALBA" w:date="2023-12-04T10:36:00Z" w:initials="CE">
    <w:p w14:paraId="4B3D9F64" w14:textId="77777777" w:rsidR="009E6FD9" w:rsidRDefault="009E6FD9" w:rsidP="009E6FD9">
      <w:pPr>
        <w:pStyle w:val="Textocomentario"/>
      </w:pPr>
      <w:r>
        <w:rPr>
          <w:rStyle w:val="Refdecomentario"/>
        </w:rPr>
        <w:annotationRef/>
      </w:r>
      <w:r>
        <w:t>Physiological responses to explore bet-hedging strategies?</w:t>
      </w:r>
    </w:p>
  </w:comment>
  <w:comment w:id="43" w:author="EDUARDO FERNANDEZ PASCUAL" w:date="2023-12-11T11:01:00Z" w:initials="EF">
    <w:p w14:paraId="6B0AC878" w14:textId="77777777" w:rsidR="009E6FD9" w:rsidRPr="009E6FD9" w:rsidRDefault="009E6FD9" w:rsidP="009E6FD9">
      <w:pPr>
        <w:pStyle w:val="Textocomentario"/>
        <w:rPr>
          <w:lang w:val="es-ES"/>
        </w:rPr>
      </w:pPr>
      <w:r>
        <w:rPr>
          <w:rStyle w:val="Refdecomentario"/>
        </w:rPr>
        <w:annotationRef/>
      </w:r>
      <w:r w:rsidRPr="009E6FD9">
        <w:rPr>
          <w:lang w:val="es-ES"/>
        </w:rPr>
        <w:t xml:space="preserve">En este caso es mejor dedicar un apartado a describir la especie y el hábitat, y otro a describir los </w:t>
      </w:r>
      <w:proofErr w:type="spellStart"/>
      <w:r w:rsidRPr="009E6FD9">
        <w:rPr>
          <w:lang w:val="es-ES"/>
        </w:rPr>
        <w:t>sites</w:t>
      </w:r>
      <w:proofErr w:type="spellEnd"/>
      <w:r w:rsidRPr="009E6FD9">
        <w:rPr>
          <w:lang w:val="es-ES"/>
        </w:rPr>
        <w:t>.</w:t>
      </w:r>
    </w:p>
  </w:comment>
  <w:comment w:id="44" w:author="EDUARDO FERNANDEZ PASCUAL" w:date="2023-12-11T10:56:00Z" w:initials="EF">
    <w:p w14:paraId="072026D4" w14:textId="424260A0" w:rsidR="009E6FD9" w:rsidRPr="009E6FD9" w:rsidRDefault="009E6FD9" w:rsidP="009E6FD9">
      <w:pPr>
        <w:pStyle w:val="Textocomentario"/>
        <w:rPr>
          <w:lang w:val="es-ES"/>
        </w:rPr>
      </w:pPr>
      <w:r>
        <w:rPr>
          <w:rStyle w:val="Refdecomentario"/>
        </w:rPr>
        <w:annotationRef/>
      </w:r>
      <w:r w:rsidRPr="009E6FD9">
        <w:rPr>
          <w:lang w:val="es-ES"/>
        </w:rPr>
        <w:t>Al final habrá que cambiar el orden a los paneles para que coincidan con el orden de aparición en el texto.</w:t>
      </w:r>
    </w:p>
  </w:comment>
  <w:comment w:id="45" w:author="Cuenta Microsoft" w:date="2023-12-12T10:14:00Z" w:initials="CM">
    <w:p w14:paraId="5D97DA69" w14:textId="75A59CDC" w:rsidR="00C70A5B" w:rsidRPr="00C70A5B" w:rsidRDefault="00C70A5B">
      <w:pPr>
        <w:pStyle w:val="Textocomentario"/>
        <w:rPr>
          <w:lang w:val="es-ES"/>
        </w:rPr>
      </w:pPr>
      <w:r>
        <w:rPr>
          <w:rStyle w:val="Refdecomentario"/>
        </w:rPr>
        <w:annotationRef/>
      </w:r>
      <w:r w:rsidRPr="00C70A5B">
        <w:rPr>
          <w:lang w:val="es-ES"/>
        </w:rPr>
        <w:t>Si ya intenté ponerlo en el texto seg</w:t>
      </w:r>
      <w:r>
        <w:rPr>
          <w:lang w:val="es-ES"/>
        </w:rPr>
        <w:t xml:space="preserve">ún el </w:t>
      </w:r>
      <w:proofErr w:type="spellStart"/>
      <w:r>
        <w:rPr>
          <w:lang w:val="es-ES"/>
        </w:rPr>
        <w:t>ordend</w:t>
      </w:r>
      <w:proofErr w:type="spellEnd"/>
      <w:r>
        <w:rPr>
          <w:lang w:val="es-ES"/>
        </w:rPr>
        <w:t xml:space="preserve"> e paneles que dijimos pero habrá que volver a mirarlo al final</w:t>
      </w:r>
    </w:p>
  </w:comment>
  <w:comment w:id="47" w:author="EDUARDO FERNANDEZ PASCUAL" w:date="2023-12-11T11:17:00Z" w:initials="EF">
    <w:p w14:paraId="5D3C1C28" w14:textId="77777777" w:rsidR="009E6FD9" w:rsidRPr="009E6FD9" w:rsidRDefault="009E6FD9" w:rsidP="009E6FD9">
      <w:pPr>
        <w:pStyle w:val="Textocomentario"/>
        <w:rPr>
          <w:lang w:val="es-ES"/>
        </w:rPr>
      </w:pPr>
      <w:r>
        <w:rPr>
          <w:rStyle w:val="Refdecomentario"/>
        </w:rPr>
        <w:annotationRef/>
      </w:r>
      <w:r w:rsidRPr="009E6FD9">
        <w:rPr>
          <w:lang w:val="es-ES"/>
        </w:rPr>
        <w:t xml:space="preserve">Hace falta darle más contexto bioclimático y biogeográfico a las </w:t>
      </w:r>
      <w:proofErr w:type="spellStart"/>
      <w:r w:rsidRPr="009E6FD9">
        <w:rPr>
          <w:lang w:val="es-ES"/>
        </w:rPr>
        <w:t>Cantabrian</w:t>
      </w:r>
      <w:proofErr w:type="spellEnd"/>
      <w:r w:rsidRPr="009E6FD9">
        <w:rPr>
          <w:lang w:val="es-ES"/>
        </w:rPr>
        <w:t xml:space="preserve"> </w:t>
      </w:r>
      <w:proofErr w:type="spellStart"/>
      <w:r w:rsidRPr="009E6FD9">
        <w:rPr>
          <w:lang w:val="es-ES"/>
        </w:rPr>
        <w:t>Mountains</w:t>
      </w:r>
      <w:proofErr w:type="spellEnd"/>
      <w:r w:rsidRPr="009E6FD9">
        <w:rPr>
          <w:lang w:val="es-ES"/>
        </w:rPr>
        <w:t>, describiendo las altitudes medias, la altura del límite del bosque, la transición Mediterráneo-Templado...</w:t>
      </w:r>
    </w:p>
  </w:comment>
  <w:comment w:id="48" w:author="EDUARDO FERNANDEZ PASCUAL" w:date="2023-12-11T11:32:00Z" w:initials="EF">
    <w:p w14:paraId="1E63FBB5" w14:textId="78A866E6" w:rsidR="009E6FD9" w:rsidRPr="009E6FD9" w:rsidRDefault="009E6FD9" w:rsidP="009E6FD9">
      <w:pPr>
        <w:pStyle w:val="Textocomentario"/>
        <w:rPr>
          <w:lang w:val="es-ES"/>
        </w:rPr>
      </w:pPr>
      <w:r>
        <w:rPr>
          <w:rStyle w:val="Refdecomentario"/>
        </w:rPr>
        <w:annotationRef/>
      </w:r>
      <w:r w:rsidRPr="009E6FD9">
        <w:rPr>
          <w:lang w:val="es-ES"/>
        </w:rPr>
        <w:t xml:space="preserve">Hay que tener en cuenta que el </w:t>
      </w:r>
      <w:proofErr w:type="spellStart"/>
      <w:r w:rsidRPr="009E6FD9">
        <w:rPr>
          <w:lang w:val="es-ES"/>
        </w:rPr>
        <w:t>plot</w:t>
      </w:r>
      <w:proofErr w:type="spellEnd"/>
      <w:r w:rsidRPr="009E6FD9">
        <w:rPr>
          <w:lang w:val="es-ES"/>
        </w:rPr>
        <w:t xml:space="preserve"> central es mayor. Lo mejor es dar los números sólo para los </w:t>
      </w:r>
      <w:proofErr w:type="spellStart"/>
      <w:r w:rsidRPr="009E6FD9">
        <w:rPr>
          <w:lang w:val="es-ES"/>
        </w:rPr>
        <w:t>plots</w:t>
      </w:r>
      <w:proofErr w:type="spellEnd"/>
      <w:r w:rsidRPr="009E6FD9">
        <w:rPr>
          <w:lang w:val="es-ES"/>
        </w:rPr>
        <w:t xml:space="preserve"> de 1m2, que son comparables.</w:t>
      </w:r>
    </w:p>
  </w:comment>
  <w:comment w:id="49" w:author="EDUARDO FERNANDEZ PASCUAL" w:date="2023-12-11T11:34:00Z" w:initials="EF">
    <w:p w14:paraId="3762F672" w14:textId="77777777" w:rsidR="009E6FD9" w:rsidRPr="009E6FD9" w:rsidRDefault="009E6FD9" w:rsidP="009E6FD9">
      <w:pPr>
        <w:pStyle w:val="Textocomentario"/>
        <w:rPr>
          <w:lang w:val="es-ES"/>
        </w:rPr>
      </w:pPr>
      <w:r>
        <w:rPr>
          <w:rStyle w:val="Refdecomentario"/>
        </w:rPr>
        <w:annotationRef/>
      </w:r>
      <w:r w:rsidRPr="009E6FD9">
        <w:rPr>
          <w:lang w:val="es-ES"/>
        </w:rPr>
        <w:t xml:space="preserve">Ajustar los datos a los </w:t>
      </w:r>
      <w:proofErr w:type="spellStart"/>
      <w:r w:rsidRPr="009E6FD9">
        <w:rPr>
          <w:lang w:val="es-ES"/>
        </w:rPr>
        <w:t>plots</w:t>
      </w:r>
      <w:proofErr w:type="spellEnd"/>
      <w:r w:rsidRPr="009E6FD9">
        <w:rPr>
          <w:lang w:val="es-ES"/>
        </w:rPr>
        <w:t xml:space="preserve"> con </w:t>
      </w:r>
      <w:proofErr w:type="spellStart"/>
      <w:r w:rsidRPr="009E6FD9">
        <w:rPr>
          <w:lang w:val="es-ES"/>
        </w:rPr>
        <w:t>dianthus</w:t>
      </w:r>
      <w:proofErr w:type="spellEnd"/>
    </w:p>
  </w:comment>
  <w:comment w:id="50" w:author="CLARA ESPINOSA DEL ALBA" w:date="2023-10-03T16:35:00Z" w:initials="CE">
    <w:p w14:paraId="74ABA07F" w14:textId="7A1D7B07" w:rsidR="009E6FD9" w:rsidRDefault="009E6FD9" w:rsidP="002F6458">
      <w:pPr>
        <w:pStyle w:val="Textocomentario"/>
      </w:pPr>
      <w:r>
        <w:rPr>
          <w:rStyle w:val="Refdecomentario"/>
        </w:rPr>
        <w:annotationRef/>
      </w:r>
      <w:r>
        <w:t>Add some info about number of days with water stress</w:t>
      </w:r>
    </w:p>
  </w:comment>
  <w:comment w:id="51" w:author="CLARA ESPINOSA DEL ALBA" w:date="2023-10-05T15:25:00Z" w:initials="CE">
    <w:p w14:paraId="17846C49" w14:textId="77777777" w:rsidR="009E6FD9" w:rsidRDefault="009E6FD9" w:rsidP="002F6458">
      <w:pPr>
        <w:pStyle w:val="Textocomentario"/>
      </w:pPr>
      <w:r>
        <w:rPr>
          <w:rStyle w:val="Refdecomentario"/>
        </w:rPr>
        <w:annotationRef/>
      </w:r>
      <w:r>
        <w:t>Boxplot of growing season mean soil water potential (check Gya 2023 fig1)</w:t>
      </w:r>
    </w:p>
  </w:comment>
  <w:comment w:id="53" w:author="EDUARDO FERNANDEZ PASCUAL" w:date="2023-12-11T12:19:00Z" w:initials="EF">
    <w:p w14:paraId="77684E97" w14:textId="77777777" w:rsidR="009E6FD9" w:rsidRPr="009E6FD9" w:rsidRDefault="009E6FD9" w:rsidP="002B403F">
      <w:pPr>
        <w:pStyle w:val="Textocomentario"/>
        <w:rPr>
          <w:lang w:val="es-ES"/>
        </w:rPr>
      </w:pPr>
      <w:r>
        <w:rPr>
          <w:rStyle w:val="Refdecomentario"/>
        </w:rPr>
        <w:annotationRef/>
      </w:r>
      <w:r w:rsidRPr="009E6FD9">
        <w:rPr>
          <w:lang w:val="es-ES"/>
        </w:rPr>
        <w:t xml:space="preserve">A continuación, habría que comentar que GDD está correlacionado con </w:t>
      </w:r>
      <w:proofErr w:type="spellStart"/>
      <w:r w:rsidRPr="009E6FD9">
        <w:rPr>
          <w:lang w:val="es-ES"/>
        </w:rPr>
        <w:t>water</w:t>
      </w:r>
      <w:proofErr w:type="spellEnd"/>
      <w:r w:rsidRPr="009E6FD9">
        <w:rPr>
          <w:lang w:val="es-ES"/>
        </w:rPr>
        <w:t xml:space="preserve"> stress.</w:t>
      </w:r>
    </w:p>
  </w:comment>
  <w:comment w:id="54" w:author="EDUARDO FERNANDEZ PASCUAL" w:date="2023-12-11T13:44:00Z" w:initials="EF">
    <w:p w14:paraId="0D85033C" w14:textId="77777777" w:rsidR="009E6FD9" w:rsidRPr="009E6FD9" w:rsidRDefault="009E6FD9" w:rsidP="00585B7F">
      <w:pPr>
        <w:pStyle w:val="Textocomentario"/>
        <w:rPr>
          <w:lang w:val="es-ES"/>
        </w:rPr>
      </w:pPr>
      <w:r>
        <w:rPr>
          <w:rStyle w:val="Refdecomentario"/>
        </w:rPr>
        <w:annotationRef/>
      </w:r>
      <w:r w:rsidRPr="009E6FD9">
        <w:rPr>
          <w:lang w:val="es-ES"/>
        </w:rPr>
        <w:t xml:space="preserve">El </w:t>
      </w:r>
      <w:proofErr w:type="spellStart"/>
      <w:r w:rsidRPr="009E6FD9">
        <w:rPr>
          <w:lang w:val="es-ES"/>
        </w:rPr>
        <w:t>water</w:t>
      </w:r>
      <w:proofErr w:type="spellEnd"/>
      <w:r w:rsidRPr="009E6FD9">
        <w:rPr>
          <w:lang w:val="es-ES"/>
        </w:rPr>
        <w:t xml:space="preserve"> </w:t>
      </w:r>
      <w:proofErr w:type="spellStart"/>
      <w:r w:rsidRPr="009E6FD9">
        <w:rPr>
          <w:lang w:val="es-ES"/>
        </w:rPr>
        <w:t>potential</w:t>
      </w:r>
      <w:proofErr w:type="spellEnd"/>
      <w:r w:rsidRPr="009E6FD9">
        <w:rPr>
          <w:lang w:val="es-ES"/>
        </w:rPr>
        <w:t xml:space="preserve"> no lo podemos mostrar en positivo, como sale del aparato. Hay que pasarlo a negativo y dividirlo entre diez para que sea comparable con los </w:t>
      </w:r>
      <w:proofErr w:type="spellStart"/>
      <w:r w:rsidRPr="009E6FD9">
        <w:rPr>
          <w:lang w:val="es-ES"/>
        </w:rPr>
        <w:t>treatments</w:t>
      </w:r>
      <w:proofErr w:type="spellEnd"/>
      <w:r w:rsidRPr="009E6FD9">
        <w:rPr>
          <w:lang w:val="es-ES"/>
        </w:rPr>
        <w:t>.</w:t>
      </w:r>
    </w:p>
  </w:comment>
  <w:comment w:id="55" w:author="EDUARDO FERNANDEZ PASCUAL" w:date="2023-12-11T12:27:00Z" w:initials="EF">
    <w:p w14:paraId="11F6ECD2" w14:textId="1919B012" w:rsidR="009E6FD9" w:rsidRPr="009E6FD9" w:rsidRDefault="009E6FD9" w:rsidP="00E244A6">
      <w:pPr>
        <w:pStyle w:val="Textocomentario"/>
        <w:rPr>
          <w:lang w:val="es-ES"/>
        </w:rPr>
      </w:pPr>
      <w:r>
        <w:rPr>
          <w:rStyle w:val="Refdecomentario"/>
        </w:rPr>
        <w:annotationRef/>
      </w:r>
      <w:r w:rsidRPr="009E6FD9">
        <w:rPr>
          <w:lang w:val="es-ES"/>
        </w:rPr>
        <w:t xml:space="preserve">Poner el número de </w:t>
      </w:r>
      <w:proofErr w:type="spellStart"/>
      <w:r w:rsidRPr="009E6FD9">
        <w:rPr>
          <w:lang w:val="es-ES"/>
        </w:rPr>
        <w:t>plots</w:t>
      </w:r>
      <w:proofErr w:type="spellEnd"/>
      <w:r w:rsidRPr="009E6FD9">
        <w:rPr>
          <w:lang w:val="es-ES"/>
        </w:rPr>
        <w:t xml:space="preserve"> con </w:t>
      </w:r>
      <w:proofErr w:type="spellStart"/>
      <w:r w:rsidRPr="009E6FD9">
        <w:rPr>
          <w:lang w:val="es-ES"/>
        </w:rPr>
        <w:t>Dianthus</w:t>
      </w:r>
      <w:proofErr w:type="spellEnd"/>
    </w:p>
  </w:comment>
  <w:comment w:id="61" w:author="EDUARDO FERNANDEZ PASCUAL" w:date="2023-12-11T12:47:00Z" w:initials="EF">
    <w:p w14:paraId="684FEE6D" w14:textId="77777777" w:rsidR="009E6FD9" w:rsidRPr="009E6FD9" w:rsidRDefault="009E6FD9" w:rsidP="004E3A52">
      <w:pPr>
        <w:pStyle w:val="Textocomentario"/>
        <w:rPr>
          <w:lang w:val="es-ES"/>
        </w:rPr>
      </w:pPr>
      <w:r>
        <w:rPr>
          <w:rStyle w:val="Refdecomentario"/>
        </w:rPr>
        <w:annotationRef/>
      </w:r>
      <w:r w:rsidRPr="009E6FD9">
        <w:rPr>
          <w:lang w:val="es-ES"/>
        </w:rPr>
        <w:t>Mejor llamarlas "</w:t>
      </w:r>
      <w:proofErr w:type="spellStart"/>
      <w:r w:rsidRPr="009E6FD9">
        <w:rPr>
          <w:lang w:val="es-ES"/>
        </w:rPr>
        <w:t>fresh</w:t>
      </w:r>
      <w:proofErr w:type="spellEnd"/>
      <w:r w:rsidRPr="009E6FD9">
        <w:rPr>
          <w:lang w:val="es-ES"/>
        </w:rPr>
        <w:t>".</w:t>
      </w:r>
    </w:p>
  </w:comment>
  <w:comment w:id="62" w:author="CLARA ESPINOSA DEL ALBA" w:date="2023-10-06T10:04:00Z" w:initials="CE">
    <w:p w14:paraId="7DB9C079" w14:textId="2D9CB6CD" w:rsidR="009E6FD9" w:rsidRPr="00772697" w:rsidRDefault="009E6FD9">
      <w:pPr>
        <w:pStyle w:val="Textocomentario"/>
        <w:rPr>
          <w:lang w:val="es-ES"/>
        </w:rPr>
      </w:pPr>
      <w:r>
        <w:rPr>
          <w:rStyle w:val="Refdecomentario"/>
        </w:rPr>
        <w:annotationRef/>
      </w:r>
      <w:r w:rsidRPr="002F6458">
        <w:rPr>
          <w:lang w:val="es-ES"/>
        </w:rPr>
        <w:t xml:space="preserve">Villela FA, </w:t>
      </w:r>
      <w:proofErr w:type="spellStart"/>
      <w:r w:rsidRPr="002F6458">
        <w:rPr>
          <w:lang w:val="es-ES"/>
        </w:rPr>
        <w:t>Doni-Filho</w:t>
      </w:r>
      <w:proofErr w:type="spellEnd"/>
      <w:r w:rsidRPr="002F6458">
        <w:rPr>
          <w:lang w:val="es-ES"/>
        </w:rPr>
        <w:t xml:space="preserve"> L, Sequeira EL. 1991. </w:t>
      </w:r>
      <w:r w:rsidRPr="00772697">
        <w:rPr>
          <w:lang w:val="es-ES"/>
        </w:rPr>
        <w:t>Tabela de</w:t>
      </w:r>
    </w:p>
    <w:p w14:paraId="5A19ED53" w14:textId="77777777" w:rsidR="009E6FD9" w:rsidRPr="002F6458" w:rsidRDefault="009E6FD9">
      <w:pPr>
        <w:pStyle w:val="Textocomentario"/>
        <w:rPr>
          <w:lang w:val="es-ES"/>
        </w:rPr>
      </w:pPr>
      <w:r w:rsidRPr="002F6458">
        <w:rPr>
          <w:lang w:val="es-ES"/>
        </w:rPr>
        <w:t>potencial osmótico em função da concentração de</w:t>
      </w:r>
    </w:p>
    <w:p w14:paraId="2FB25D4C" w14:textId="77777777" w:rsidR="009E6FD9" w:rsidRPr="009E6FD9" w:rsidRDefault="009E6FD9">
      <w:pPr>
        <w:pStyle w:val="Textocomentario"/>
        <w:rPr>
          <w:lang w:val="es-ES"/>
        </w:rPr>
      </w:pPr>
      <w:r w:rsidRPr="002F6458">
        <w:rPr>
          <w:lang w:val="es-ES"/>
        </w:rPr>
        <w:t xml:space="preserve">polietileno glicol 6.000 e da temperatura. </w:t>
      </w:r>
      <w:r w:rsidRPr="009E6FD9">
        <w:rPr>
          <w:i/>
          <w:iCs/>
          <w:lang w:val="es-ES"/>
        </w:rPr>
        <w:t>Pesquisa</w:t>
      </w:r>
    </w:p>
    <w:p w14:paraId="6363A82C" w14:textId="77777777" w:rsidR="009E6FD9" w:rsidRPr="009E6FD9" w:rsidRDefault="009E6FD9" w:rsidP="002F6458">
      <w:pPr>
        <w:pStyle w:val="Textocomentario"/>
        <w:rPr>
          <w:lang w:val="es-ES"/>
        </w:rPr>
      </w:pPr>
      <w:proofErr w:type="spellStart"/>
      <w:r w:rsidRPr="009E6FD9">
        <w:rPr>
          <w:i/>
          <w:iCs/>
          <w:lang w:val="es-ES"/>
        </w:rPr>
        <w:t>Agropecuária</w:t>
      </w:r>
      <w:proofErr w:type="spellEnd"/>
      <w:r w:rsidRPr="009E6FD9">
        <w:rPr>
          <w:i/>
          <w:iCs/>
          <w:lang w:val="es-ES"/>
        </w:rPr>
        <w:t xml:space="preserve"> Brasileira </w:t>
      </w:r>
      <w:r w:rsidRPr="009E6FD9">
        <w:rPr>
          <w:b/>
          <w:bCs/>
          <w:lang w:val="es-ES"/>
        </w:rPr>
        <w:t>26</w:t>
      </w:r>
      <w:r w:rsidRPr="009E6FD9">
        <w:rPr>
          <w:lang w:val="es-ES"/>
        </w:rPr>
        <w:t>: 1957-1968.</w:t>
      </w:r>
    </w:p>
  </w:comment>
  <w:comment w:id="63" w:author="CLARA ESPINOSA DEL ALBA" w:date="2023-12-04T13:02:00Z" w:initials="CEDA">
    <w:p w14:paraId="4681C9A5" w14:textId="77777777" w:rsidR="009E6FD9" w:rsidRDefault="009E6FD9"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64" w:author="CLARA ESPINOSA DEL ALBA" w:date="2023-12-04T13:03:00Z" w:initials="CEDA">
    <w:p w14:paraId="25243D44" w14:textId="69B36969" w:rsidR="009E6FD9" w:rsidRDefault="009E6FD9" w:rsidP="009034F4">
      <w:pPr>
        <w:pStyle w:val="Textocomentario"/>
      </w:pPr>
      <w:r>
        <w:rPr>
          <w:rStyle w:val="Refdecomentario"/>
        </w:rPr>
        <w:annotationRef/>
      </w:r>
      <w:proofErr w:type="spellStart"/>
      <w:r>
        <w:t>Fernández-Pascual</w:t>
      </w:r>
      <w:proofErr w:type="spellEnd"/>
      <w:r>
        <w:t xml:space="preserve"> Eduardo and González-Rodríguez Gil (2020). </w:t>
      </w:r>
      <w:proofErr w:type="spellStart"/>
      <w:proofErr w:type="gramStart"/>
      <w:r>
        <w:t>dr</w:t>
      </w:r>
      <w:proofErr w:type="spellEnd"/>
      <w:proofErr w:type="gramEnd"/>
      <w:r>
        <w:t xml:space="preserve">: Hydro and Thermal </w:t>
      </w:r>
      <w:proofErr w:type="spellStart"/>
      <w:r>
        <w:t>Time</w:t>
      </w:r>
      <w:r w:rsidR="006D223E">
        <w:t>seed</w:t>
      </w:r>
      <w:r>
        <w:t>Germination</w:t>
      </w:r>
      <w:proofErr w:type="spellEnd"/>
      <w:r>
        <w:t xml:space="preserve"> Models in R. R package version 0.3.0. https://CRAN.R-project.org/package=dr </w:t>
      </w:r>
    </w:p>
  </w:comment>
  <w:comment w:id="65" w:author="CLARA ESPINOSA DEL ALBA" w:date="2023-12-04T13:07:00Z" w:initials="CEDA">
    <w:p w14:paraId="0F55C2E8" w14:textId="77777777" w:rsidR="009E6FD9" w:rsidRDefault="009E6FD9"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67" w:author="CLARA ESPINOSA DEL ALBA" w:date="2023-12-04T13:04:00Z" w:initials="CEDA">
    <w:p w14:paraId="792836C9" w14:textId="77777777" w:rsidR="009E6FD9" w:rsidRDefault="009E6FD9"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68" w:author="CLARA ESPINOSA DEL ALBA" w:date="2023-12-04T13:03:00Z" w:initials="CEDA">
    <w:p w14:paraId="79E60E24" w14:textId="77777777" w:rsidR="009E6FD9" w:rsidRDefault="009E6FD9" w:rsidP="009E6FD9">
      <w:pPr>
        <w:pStyle w:val="Textocomentario"/>
      </w:pPr>
      <w:r>
        <w:rPr>
          <w:rStyle w:val="Refdecomentario"/>
        </w:rPr>
        <w:annotationRef/>
      </w:r>
      <w:r>
        <w:t xml:space="preserve">H. Wickham. ggplot2: Elegant Graphics for Data Analysis. Springer-Verlag New York, 2016. </w:t>
      </w:r>
    </w:p>
  </w:comment>
  <w:comment w:id="69" w:author="CLARA ESPINOSA DEL ALBA" w:date="2023-12-04T13:05:00Z" w:initials="CEDA">
    <w:p w14:paraId="1025896C" w14:textId="77777777" w:rsidR="009E6FD9" w:rsidRPr="009E6FD9" w:rsidRDefault="009E6FD9" w:rsidP="009E6FD9">
      <w:pPr>
        <w:pStyle w:val="Textocomentario"/>
        <w:rPr>
          <w:lang w:val="es-ES"/>
        </w:rPr>
      </w:pPr>
      <w:r>
        <w:rPr>
          <w:rStyle w:val="Refdecomentario"/>
        </w:rPr>
        <w:annotationRef/>
      </w:r>
      <w:proofErr w:type="spellStart"/>
      <w:r>
        <w:t>Karthik</w:t>
      </w:r>
      <w:proofErr w:type="spellEnd"/>
      <w:r>
        <w:t xml:space="preserve"> Ram and Hadley Wickham (2023). wesanderson: A Wes Anderson Palette Generator. </w:t>
      </w:r>
      <w:r w:rsidRPr="009E6FD9">
        <w:rPr>
          <w:lang w:val="es-ES"/>
        </w:rPr>
        <w:t xml:space="preserve">R </w:t>
      </w:r>
      <w:proofErr w:type="spellStart"/>
      <w:r w:rsidRPr="009E6FD9">
        <w:rPr>
          <w:lang w:val="es-ES"/>
        </w:rPr>
        <w:t>package</w:t>
      </w:r>
      <w:proofErr w:type="spellEnd"/>
      <w:r w:rsidRPr="009E6FD9">
        <w:rPr>
          <w:lang w:val="es-ES"/>
        </w:rPr>
        <w:t xml:space="preserve"> </w:t>
      </w:r>
      <w:proofErr w:type="spellStart"/>
      <w:r w:rsidRPr="009E6FD9">
        <w:rPr>
          <w:lang w:val="es-ES"/>
        </w:rPr>
        <w:t>version</w:t>
      </w:r>
      <w:proofErr w:type="spellEnd"/>
      <w:r w:rsidRPr="009E6FD9">
        <w:rPr>
          <w:lang w:val="es-ES"/>
        </w:rPr>
        <w:t xml:space="preserve"> 0.3.7. https://CRAN.R-project.org/package=wesanderson </w:t>
      </w:r>
    </w:p>
  </w:comment>
  <w:comment w:id="70" w:author="EDUARDO FERNANDEZ PASCUAL" w:date="2023-12-11T13:27:00Z" w:initials="EF">
    <w:p w14:paraId="268ADE62" w14:textId="77777777" w:rsidR="009E6FD9" w:rsidRPr="009E6FD9" w:rsidRDefault="009E6FD9" w:rsidP="00C313D3">
      <w:pPr>
        <w:pStyle w:val="Textocomentario"/>
        <w:rPr>
          <w:lang w:val="es-ES"/>
        </w:rPr>
      </w:pPr>
      <w:r>
        <w:rPr>
          <w:rStyle w:val="Refdecomentario"/>
        </w:rPr>
        <w:annotationRef/>
      </w:r>
      <w:r w:rsidRPr="009E6FD9">
        <w:rPr>
          <w:lang w:val="es-ES"/>
        </w:rPr>
        <w:t xml:space="preserve">Revisa si no se escribe al revés primero </w:t>
      </w:r>
      <w:proofErr w:type="spellStart"/>
      <w:r w:rsidRPr="009E6FD9">
        <w:rPr>
          <w:lang w:val="es-ES"/>
        </w:rPr>
        <w:t>subpop</w:t>
      </w:r>
      <w:proofErr w:type="spellEnd"/>
      <w:r w:rsidRPr="009E6FD9">
        <w:rPr>
          <w:lang w:val="es-ES"/>
        </w:rPr>
        <w:t xml:space="preserve"> luego </w:t>
      </w:r>
      <w:proofErr w:type="spellStart"/>
      <w:r w:rsidRPr="009E6FD9">
        <w:rPr>
          <w:lang w:val="es-ES"/>
        </w:rPr>
        <w:t>site</w:t>
      </w:r>
      <w:proofErr w:type="spellEnd"/>
    </w:p>
  </w:comment>
  <w:comment w:id="71" w:author="EDUARDO FERNANDEZ PASCUAL" w:date="2023-12-11T13:30:00Z" w:initials="EF">
    <w:p w14:paraId="6A1F680C" w14:textId="77777777" w:rsidR="009E6FD9" w:rsidRPr="009E6FD9" w:rsidRDefault="009E6FD9" w:rsidP="00BA3781">
      <w:pPr>
        <w:pStyle w:val="Textocomentario"/>
        <w:rPr>
          <w:lang w:val="es-ES"/>
        </w:rPr>
      </w:pPr>
      <w:r>
        <w:rPr>
          <w:rStyle w:val="Refdecomentario"/>
        </w:rPr>
        <w:annotationRef/>
      </w:r>
      <w:r w:rsidRPr="009E6FD9">
        <w:rPr>
          <w:lang w:val="es-ES"/>
        </w:rPr>
        <w:t xml:space="preserve">Revisa, debería de ser </w:t>
      </w:r>
      <w:proofErr w:type="spellStart"/>
      <w:r w:rsidRPr="009E6FD9">
        <w:rPr>
          <w:lang w:val="es-ES"/>
        </w:rPr>
        <w:t>site</w:t>
      </w:r>
      <w:proofErr w:type="spellEnd"/>
      <w:r w:rsidRPr="009E6FD9">
        <w:rPr>
          <w:lang w:val="es-ES"/>
        </w:rPr>
        <w:t xml:space="preserve">, no </w:t>
      </w:r>
      <w:proofErr w:type="spellStart"/>
      <w:r w:rsidRPr="009E6FD9">
        <w:rPr>
          <w:lang w:val="es-ES"/>
        </w:rPr>
        <w:t>plot</w:t>
      </w:r>
      <w:proofErr w:type="spellEnd"/>
      <w:r w:rsidRPr="009E6FD9">
        <w:rPr>
          <w:lang w:val="es-ES"/>
        </w:rPr>
        <w:t>, no?</w:t>
      </w:r>
    </w:p>
  </w:comment>
  <w:comment w:id="72" w:author="EDUARDO FERNANDEZ PASCUAL" w:date="2023-12-11T14:27:00Z" w:initials="EF">
    <w:p w14:paraId="4E84C1BB" w14:textId="77777777" w:rsidR="009E6FD9" w:rsidRPr="009E6FD9" w:rsidRDefault="009E6FD9" w:rsidP="00B17EE1">
      <w:pPr>
        <w:pStyle w:val="Textocomentario"/>
        <w:rPr>
          <w:lang w:val="es-ES"/>
        </w:rPr>
      </w:pPr>
      <w:r>
        <w:rPr>
          <w:rStyle w:val="Refdecomentario"/>
        </w:rPr>
        <w:annotationRef/>
      </w:r>
      <w:r w:rsidRPr="009E6FD9">
        <w:rPr>
          <w:lang w:val="es-ES"/>
        </w:rPr>
        <w:t xml:space="preserve">Hay que revisar la terminología en todo el manuscrito: </w:t>
      </w:r>
      <w:proofErr w:type="spellStart"/>
      <w:r w:rsidRPr="009E6FD9">
        <w:rPr>
          <w:lang w:val="es-ES"/>
        </w:rPr>
        <w:t>subpopulations</w:t>
      </w:r>
      <w:proofErr w:type="spellEnd"/>
      <w:r w:rsidRPr="009E6FD9">
        <w:rPr>
          <w:lang w:val="es-ES"/>
        </w:rPr>
        <w:t xml:space="preserve">, </w:t>
      </w:r>
      <w:proofErr w:type="spellStart"/>
      <w:r w:rsidRPr="009E6FD9">
        <w:rPr>
          <w:lang w:val="es-ES"/>
        </w:rPr>
        <w:t>fresh</w:t>
      </w:r>
      <w:proofErr w:type="spellEnd"/>
      <w:r w:rsidRPr="009E6FD9">
        <w:rPr>
          <w:lang w:val="es-ES"/>
        </w:rPr>
        <w:t xml:space="preserve">, </w:t>
      </w:r>
      <w:proofErr w:type="spellStart"/>
      <w:r w:rsidRPr="009E6FD9">
        <w:rPr>
          <w:lang w:val="es-ES"/>
        </w:rPr>
        <w:t>storage</w:t>
      </w:r>
      <w:proofErr w:type="spellEnd"/>
      <w:r w:rsidRPr="009E6FD9">
        <w:rPr>
          <w:lang w:val="es-ES"/>
        </w:rPr>
        <w:t>, etc.</w:t>
      </w:r>
    </w:p>
  </w:comment>
  <w:comment w:id="73" w:author="EDUARDO FERNANDEZ PASCUAL" w:date="2023-12-11T14:18:00Z" w:initials="EF">
    <w:p w14:paraId="3ADE36F3" w14:textId="757D6AEA" w:rsidR="009E6FD9" w:rsidRPr="009E6FD9" w:rsidRDefault="009E6FD9" w:rsidP="009C0BA3">
      <w:pPr>
        <w:pStyle w:val="Textocomentario"/>
        <w:rPr>
          <w:lang w:val="es-ES"/>
        </w:rPr>
      </w:pPr>
      <w:r>
        <w:rPr>
          <w:rStyle w:val="Refdecomentario"/>
        </w:rPr>
        <w:annotationRef/>
      </w:r>
      <w:r w:rsidRPr="009E6FD9">
        <w:rPr>
          <w:lang w:val="es-ES"/>
        </w:rPr>
        <w:t>No referencias en resultados</w:t>
      </w:r>
    </w:p>
  </w:comment>
  <w:comment w:id="74" w:author="EDUARDO FERNANDEZ PASCUAL" w:date="2023-12-11T14:29:00Z" w:initials="EF">
    <w:p w14:paraId="49F877D0" w14:textId="77777777" w:rsidR="009E6FD9" w:rsidRPr="009E6FD9" w:rsidRDefault="009E6FD9" w:rsidP="006B143D">
      <w:pPr>
        <w:pStyle w:val="Textocomentario"/>
        <w:rPr>
          <w:lang w:val="es-ES"/>
        </w:rPr>
      </w:pPr>
      <w:r>
        <w:rPr>
          <w:rStyle w:val="Refdecomentario"/>
        </w:rPr>
        <w:annotationRef/>
      </w:r>
      <w:r w:rsidRPr="009E6FD9">
        <w:rPr>
          <w:lang w:val="es-ES"/>
        </w:rPr>
        <w:t xml:space="preserve">En todos estos puntos habría que ir dando los </w:t>
      </w:r>
      <w:proofErr w:type="spellStart"/>
      <w:r w:rsidRPr="009E6FD9">
        <w:rPr>
          <w:lang w:val="es-ES"/>
        </w:rPr>
        <w:t>estadisticos</w:t>
      </w:r>
      <w:proofErr w:type="spellEnd"/>
      <w:r w:rsidRPr="009E6FD9">
        <w:rPr>
          <w:lang w:val="es-ES"/>
        </w:rPr>
        <w:t xml:space="preserve"> de los modelos...</w:t>
      </w:r>
    </w:p>
  </w:comment>
  <w:comment w:id="75" w:author="EDUARDO FERNANDEZ PASCUAL" w:date="2023-12-11T14:30:00Z" w:initials="EF">
    <w:p w14:paraId="10A77255" w14:textId="32B559A6" w:rsidR="009E6FD9" w:rsidRPr="009E6FD9" w:rsidRDefault="009E6FD9" w:rsidP="00BF2FC2">
      <w:pPr>
        <w:pStyle w:val="Textocomentario"/>
        <w:rPr>
          <w:lang w:val="es-ES"/>
        </w:rPr>
      </w:pPr>
      <w:r>
        <w:rPr>
          <w:rStyle w:val="Refdecomentario"/>
        </w:rPr>
        <w:annotationRef/>
      </w:r>
      <w:r w:rsidRPr="009E6FD9">
        <w:rPr>
          <w:lang w:val="es-ES"/>
        </w:rPr>
        <w:t xml:space="preserve">Todo esto es mejor reducirlo a una frase en métodos + un </w:t>
      </w:r>
      <w:proofErr w:type="spellStart"/>
      <w:r w:rsidRPr="009E6FD9">
        <w:rPr>
          <w:lang w:val="es-ES"/>
        </w:rPr>
        <w:t>supplementario</w:t>
      </w:r>
      <w:proofErr w:type="spellEnd"/>
      <w:r w:rsidRPr="009E6FD9">
        <w:rPr>
          <w:lang w:val="es-ES"/>
        </w:rPr>
        <w:t>.</w:t>
      </w:r>
    </w:p>
  </w:comment>
  <w:comment w:id="77" w:author="CLARA ESPINOSA DEL ALBA" w:date="2023-10-04T15:32:00Z" w:initials="CE">
    <w:p w14:paraId="5C63C609" w14:textId="01B5466E" w:rsidR="009E6FD9" w:rsidRDefault="009E6FD9">
      <w:pPr>
        <w:pStyle w:val="Textocomentario"/>
      </w:pPr>
      <w:r>
        <w:rPr>
          <w:rStyle w:val="Refdecomentario"/>
        </w:rPr>
        <w:annotationRef/>
      </w:r>
      <w:r>
        <w:t xml:space="preserve">From </w:t>
      </w:r>
      <w:proofErr w:type="spellStart"/>
      <w:r>
        <w:t>Rosbackh</w:t>
      </w:r>
      <w:proofErr w:type="spellEnd"/>
      <w:r>
        <w:t xml:space="preserve"> 2022 Alpine plant communities differ in </w:t>
      </w:r>
      <w:proofErr w:type="spellStart"/>
      <w:r>
        <w:t>their</w:t>
      </w:r>
      <w:r w:rsidR="006D223E">
        <w:t>seed</w:t>
      </w:r>
      <w:r>
        <w:t>germination</w:t>
      </w:r>
      <w:proofErr w:type="spellEnd"/>
    </w:p>
    <w:p w14:paraId="1AE45C75" w14:textId="77777777" w:rsidR="009E6FD9" w:rsidRDefault="009E6FD9" w:rsidP="002F6458">
      <w:pPr>
        <w:pStyle w:val="Textocomentario"/>
      </w:pPr>
      <w:r>
        <w:t>requirements along a snowmelt gradient in the Caucasus. Alpine Botany 132.</w:t>
      </w:r>
    </w:p>
  </w:comment>
  <w:comment w:id="78" w:author="CLARA ESPINOSA DEL ALBA" w:date="2023-10-04T15:33:00Z" w:initials="CE">
    <w:p w14:paraId="6D893885" w14:textId="77777777" w:rsidR="009E6FD9" w:rsidRDefault="009E6FD9">
      <w:pPr>
        <w:pStyle w:val="Textocomentario"/>
      </w:pPr>
      <w:r>
        <w:rPr>
          <w:rStyle w:val="Refdecomentario"/>
        </w:rPr>
        <w:annotationRef/>
      </w:r>
      <w:r>
        <w:rPr>
          <w:color w:val="000000"/>
        </w:rPr>
        <w:t>Bell KL, Bliss LC (1980) Plant reproduction in a high Arctic environment.</w:t>
      </w:r>
    </w:p>
    <w:p w14:paraId="444A38E2" w14:textId="77777777" w:rsidR="009E6FD9" w:rsidRDefault="009E6FD9">
      <w:pPr>
        <w:pStyle w:val="Textocomentario"/>
      </w:pPr>
      <w:r>
        <w:rPr>
          <w:color w:val="000000"/>
        </w:rPr>
        <w:t xml:space="preserve">Arct Alp Res 12:1–10. </w:t>
      </w:r>
      <w:r>
        <w:rPr>
          <w:color w:val="0000FF"/>
        </w:rPr>
        <w:t>https:// doi. org/ 10. 1080/ 00040 851.</w:t>
      </w:r>
    </w:p>
    <w:p w14:paraId="63925857" w14:textId="77777777" w:rsidR="009E6FD9" w:rsidRDefault="009E6FD9" w:rsidP="002F6458">
      <w:pPr>
        <w:pStyle w:val="Textocomentario"/>
      </w:pPr>
      <w:r>
        <w:rPr>
          <w:color w:val="0000FF"/>
        </w:rPr>
        <w:t>1980. 12004 158</w:t>
      </w:r>
    </w:p>
  </w:comment>
  <w:comment w:id="79" w:author="CLARA ESPINOSA DEL ALBA" w:date="2023-10-04T15:33:00Z" w:initials="CE">
    <w:p w14:paraId="794A41D1" w14:textId="30ADB81D" w:rsidR="009E6FD9" w:rsidRDefault="009E6FD9">
      <w:pPr>
        <w:pStyle w:val="Textocomentario"/>
      </w:pPr>
      <w:r>
        <w:rPr>
          <w:rStyle w:val="Refdecomentario"/>
        </w:rPr>
        <w:annotationRef/>
      </w:r>
      <w:r>
        <w:rPr>
          <w:color w:val="000000"/>
        </w:rPr>
        <w:t xml:space="preserve">Oberbauer S, Miller PC (1982) Effect of water potential </w:t>
      </w:r>
      <w:proofErr w:type="spellStart"/>
      <w:r>
        <w:rPr>
          <w:color w:val="000000"/>
        </w:rPr>
        <w:t>on</w:t>
      </w:r>
      <w:r w:rsidR="006D223E">
        <w:rPr>
          <w:color w:val="000000"/>
        </w:rPr>
        <w:t>seed</w:t>
      </w:r>
      <w:r>
        <w:rPr>
          <w:color w:val="000000"/>
        </w:rPr>
        <w:t>germination</w:t>
      </w:r>
      <w:proofErr w:type="spellEnd"/>
      <w:r>
        <w:rPr>
          <w:color w:val="000000"/>
        </w:rPr>
        <w:t>.</w:t>
      </w:r>
    </w:p>
    <w:p w14:paraId="30CBF37A" w14:textId="77777777" w:rsidR="009E6FD9" w:rsidRDefault="009E6FD9">
      <w:pPr>
        <w:pStyle w:val="Textocomentario"/>
      </w:pPr>
      <w:r>
        <w:rPr>
          <w:color w:val="000000"/>
        </w:rPr>
        <w:t xml:space="preserve">Ecography 5:218–220. </w:t>
      </w:r>
      <w:r>
        <w:rPr>
          <w:color w:val="0000FF"/>
        </w:rPr>
        <w:t>https:// doi. org/ 10. 1111/j. 1600-</w:t>
      </w:r>
    </w:p>
    <w:p w14:paraId="676AB0C6" w14:textId="77777777" w:rsidR="009E6FD9" w:rsidRDefault="009E6FD9" w:rsidP="002F6458">
      <w:pPr>
        <w:pStyle w:val="Textocomentario"/>
      </w:pPr>
      <w:r>
        <w:rPr>
          <w:color w:val="0000FF"/>
        </w:rPr>
        <w:t>0587. 1982. tb010 40.x</w:t>
      </w:r>
    </w:p>
  </w:comment>
  <w:comment w:id="80" w:author="CLARA ESPINOSA DEL ALBA" w:date="2023-10-04T15:34:00Z" w:initials="CE">
    <w:p w14:paraId="4F1450AB" w14:textId="77777777" w:rsidR="009E6FD9" w:rsidRDefault="009E6FD9">
      <w:pPr>
        <w:pStyle w:val="Textocomentario"/>
      </w:pPr>
      <w:r>
        <w:rPr>
          <w:rStyle w:val="Refdecomentario"/>
        </w:rPr>
        <w:annotationRef/>
      </w:r>
      <w:r>
        <w:rPr>
          <w:color w:val="000000"/>
        </w:rPr>
        <w:t>Tudela-Isanta M, Ladouceur E, Wijayasinghe M, Pritchard HW, Mondoni</w:t>
      </w:r>
    </w:p>
    <w:p w14:paraId="59678E01" w14:textId="3AA888BA" w:rsidR="009E6FD9" w:rsidRDefault="009E6FD9">
      <w:pPr>
        <w:pStyle w:val="Textocomentario"/>
      </w:pPr>
      <w:r>
        <w:rPr>
          <w:color w:val="000000"/>
        </w:rPr>
        <w:t xml:space="preserve">A (2018b) </w:t>
      </w:r>
      <w:proofErr w:type="spellStart"/>
      <w:r>
        <w:rPr>
          <w:color w:val="000000"/>
        </w:rPr>
        <w:t>The</w:t>
      </w:r>
      <w:r w:rsidR="006D223E">
        <w:rPr>
          <w:color w:val="000000"/>
        </w:rPr>
        <w:t>seed</w:t>
      </w:r>
      <w:r>
        <w:rPr>
          <w:color w:val="000000"/>
        </w:rPr>
        <w:t>germination</w:t>
      </w:r>
      <w:proofErr w:type="spellEnd"/>
      <w:r>
        <w:rPr>
          <w:color w:val="000000"/>
        </w:rPr>
        <w:t xml:space="preserve"> niche limits the distribution</w:t>
      </w:r>
    </w:p>
    <w:p w14:paraId="74BFAD0D" w14:textId="77777777" w:rsidR="009E6FD9" w:rsidRDefault="009E6FD9">
      <w:pPr>
        <w:pStyle w:val="Textocomentario"/>
      </w:pPr>
      <w:r>
        <w:rPr>
          <w:color w:val="000000"/>
        </w:rPr>
        <w:t>of some plant species in calcareous or siliceous alpine bedrocks.</w:t>
      </w:r>
    </w:p>
    <w:p w14:paraId="07F3C726" w14:textId="77777777" w:rsidR="009E6FD9" w:rsidRDefault="009E6FD9" w:rsidP="002F6458">
      <w:pPr>
        <w:pStyle w:val="Textocomentario"/>
      </w:pPr>
      <w:r>
        <w:rPr>
          <w:color w:val="000000"/>
        </w:rPr>
        <w:t xml:space="preserve">Alp Bot 128:83–95. </w:t>
      </w:r>
      <w:r>
        <w:rPr>
          <w:color w:val="0000FF"/>
        </w:rPr>
        <w:t>https:// doi. org/ 10. 1007/ s00035- 018- 0199-0</w:t>
      </w:r>
    </w:p>
  </w:comment>
  <w:comment w:id="81" w:author="CLARA ESPINOSA DEL ALBA" w:date="2023-10-04T15:34:00Z" w:initials="CE">
    <w:p w14:paraId="4F8E6DA4" w14:textId="77777777" w:rsidR="009E6FD9" w:rsidRDefault="009E6FD9">
      <w:pPr>
        <w:pStyle w:val="Textocomentario"/>
      </w:pPr>
      <w:r>
        <w:rPr>
          <w:rStyle w:val="Refdecomentario"/>
        </w:rPr>
        <w:annotationRef/>
      </w:r>
      <w:r>
        <w:rPr>
          <w:color w:val="000000"/>
        </w:rPr>
        <w:t>Orsenigo S, Abeli T, Rossi G, Bonasoni P, Pasquaretta C, Gandini</w:t>
      </w:r>
    </w:p>
    <w:p w14:paraId="2610FBB4" w14:textId="77777777" w:rsidR="009E6FD9" w:rsidRDefault="009E6FD9">
      <w:pPr>
        <w:pStyle w:val="Textocomentario"/>
      </w:pPr>
      <w:r>
        <w:rPr>
          <w:color w:val="000000"/>
        </w:rPr>
        <w:t>M, Mondoni A (2015) Effects of autumn and spring heat</w:t>
      </w:r>
    </w:p>
    <w:p w14:paraId="7494FB09" w14:textId="752FE0CD" w:rsidR="009E6FD9" w:rsidRDefault="009E6FD9">
      <w:pPr>
        <w:pStyle w:val="Textocomentario"/>
      </w:pPr>
      <w:proofErr w:type="gramStart"/>
      <w:r>
        <w:rPr>
          <w:color w:val="000000"/>
        </w:rPr>
        <w:t>waves</w:t>
      </w:r>
      <w:proofErr w:type="gramEnd"/>
      <w:r>
        <w:rPr>
          <w:color w:val="000000"/>
        </w:rPr>
        <w:t xml:space="preserve"> </w:t>
      </w:r>
      <w:proofErr w:type="spellStart"/>
      <w:r>
        <w:rPr>
          <w:color w:val="000000"/>
        </w:rPr>
        <w:t>on</w:t>
      </w:r>
      <w:r w:rsidR="006D223E">
        <w:rPr>
          <w:color w:val="000000"/>
        </w:rPr>
        <w:t>seed</w:t>
      </w:r>
      <w:r>
        <w:rPr>
          <w:color w:val="000000"/>
        </w:rPr>
        <w:t>germination</w:t>
      </w:r>
      <w:proofErr w:type="spellEnd"/>
      <w:r>
        <w:rPr>
          <w:color w:val="000000"/>
        </w:rPr>
        <w:t xml:space="preserve"> of high mountain plants. PLoS ONE</w:t>
      </w:r>
    </w:p>
    <w:p w14:paraId="67F0FE6C" w14:textId="77777777" w:rsidR="009E6FD9" w:rsidRDefault="009E6FD9" w:rsidP="002F6458">
      <w:pPr>
        <w:pStyle w:val="Textocomentario"/>
      </w:pPr>
      <w:r>
        <w:rPr>
          <w:color w:val="000000"/>
        </w:rPr>
        <w:t xml:space="preserve">10:e0133626. </w:t>
      </w:r>
      <w:r>
        <w:rPr>
          <w:color w:val="0000FF"/>
        </w:rPr>
        <w:t>https:// doi. org/ 10. 1371/ journ al. pone. 01336 26</w:t>
      </w:r>
    </w:p>
  </w:comment>
  <w:comment w:id="82" w:author="CLARA ESPINOSA DEL ALBA" w:date="2023-10-04T15:34:00Z" w:initials="CE">
    <w:p w14:paraId="4771F646" w14:textId="77777777" w:rsidR="009E6FD9" w:rsidRDefault="009E6FD9">
      <w:pPr>
        <w:pStyle w:val="Textocomentario"/>
      </w:pPr>
      <w:r>
        <w:rPr>
          <w:rStyle w:val="Refdecomentario"/>
        </w:rPr>
        <w:annotationRef/>
      </w:r>
      <w:r>
        <w:rPr>
          <w:color w:val="000000"/>
        </w:rPr>
        <w:t>Walder T, Erschbamer B (2015) Temperature and drought drive differences</w:t>
      </w:r>
    </w:p>
    <w:p w14:paraId="7A01C274" w14:textId="77777777" w:rsidR="009E6FD9" w:rsidRDefault="009E6FD9">
      <w:pPr>
        <w:pStyle w:val="Textocomentario"/>
      </w:pPr>
      <w:r>
        <w:rPr>
          <w:color w:val="000000"/>
        </w:rPr>
        <w:t>in germination responses between congeneric species along</w:t>
      </w:r>
    </w:p>
    <w:p w14:paraId="308DD2FA" w14:textId="77777777" w:rsidR="009E6FD9" w:rsidRDefault="009E6FD9">
      <w:pPr>
        <w:pStyle w:val="Textocomentario"/>
      </w:pPr>
      <w:r>
        <w:rPr>
          <w:color w:val="000000"/>
        </w:rPr>
        <w:t xml:space="preserve">altitudinal gradients. Plant Ecol 216:1297–1309. </w:t>
      </w:r>
      <w:r>
        <w:rPr>
          <w:color w:val="0000FF"/>
        </w:rPr>
        <w:t>https:// doi. org/</w:t>
      </w:r>
    </w:p>
    <w:p w14:paraId="7435AD7B" w14:textId="77777777" w:rsidR="009E6FD9" w:rsidRDefault="009E6FD9" w:rsidP="002F6458">
      <w:pPr>
        <w:pStyle w:val="Textocomentario"/>
      </w:pPr>
      <w:r>
        <w:rPr>
          <w:color w:val="0000FF"/>
        </w:rPr>
        <w:t>10. 1007/ s11258- 015- 0509-1</w:t>
      </w:r>
    </w:p>
  </w:comment>
  <w:comment w:id="83" w:author="CLARA ESPINOSA DEL ALBA" w:date="2023-10-04T15:35:00Z" w:initials="CE">
    <w:p w14:paraId="2F38B02B" w14:textId="7C2C3508" w:rsidR="009E6FD9" w:rsidRDefault="009E6FD9">
      <w:pPr>
        <w:pStyle w:val="Textocomentario"/>
      </w:pPr>
      <w:r>
        <w:rPr>
          <w:rStyle w:val="Refdecomentario"/>
        </w:rPr>
        <w:annotationRef/>
      </w:r>
      <w:r>
        <w:t xml:space="preserve">Welling P, Laine K (2000) Characteristics of the </w:t>
      </w:r>
      <w:proofErr w:type="spellStart"/>
      <w:r>
        <w:t>dling</w:t>
      </w:r>
      <w:proofErr w:type="spellEnd"/>
      <w:r>
        <w:t xml:space="preserve"> flora in alpine</w:t>
      </w:r>
    </w:p>
    <w:p w14:paraId="2CCB3CCF" w14:textId="46FB7F33" w:rsidR="009E6FD9" w:rsidRDefault="009E6FD9">
      <w:pPr>
        <w:pStyle w:val="Textocomentario"/>
      </w:pPr>
      <w:proofErr w:type="gramStart"/>
      <w:r>
        <w:t>vegetation</w:t>
      </w:r>
      <w:proofErr w:type="gramEnd"/>
      <w:r>
        <w:t xml:space="preserve">, subarctic Finland, I. </w:t>
      </w:r>
      <w:proofErr w:type="spellStart"/>
      <w:r>
        <w:t>dling</w:t>
      </w:r>
      <w:proofErr w:type="spellEnd"/>
      <w:r>
        <w:t xml:space="preserve"> densities in 15 plant</w:t>
      </w:r>
    </w:p>
    <w:p w14:paraId="0BA10A4E" w14:textId="77777777" w:rsidR="009E6FD9" w:rsidRDefault="009E6FD9" w:rsidP="002F6458">
      <w:pPr>
        <w:pStyle w:val="Textocomentario"/>
      </w:pPr>
      <w:r>
        <w:t>communities. Ann Bot Fenn 37:69–76</w:t>
      </w:r>
    </w:p>
  </w:comment>
  <w:comment w:id="84" w:author="CLARA ESPINOSA DEL ALBA" w:date="2023-10-04T15:35:00Z" w:initials="CE">
    <w:p w14:paraId="4F380DB0" w14:textId="394B94C7" w:rsidR="009E6FD9" w:rsidRDefault="009E6FD9">
      <w:pPr>
        <w:pStyle w:val="Textocomentario"/>
      </w:pPr>
      <w:r>
        <w:rPr>
          <w:rStyle w:val="Refdecomentario"/>
        </w:rPr>
        <w:annotationRef/>
      </w:r>
      <w:proofErr w:type="spellStart"/>
      <w:r>
        <w:rPr>
          <w:color w:val="000000"/>
        </w:rPr>
        <w:t>Forbis</w:t>
      </w:r>
      <w:proofErr w:type="spellEnd"/>
      <w:r>
        <w:rPr>
          <w:color w:val="000000"/>
        </w:rPr>
        <w:t xml:space="preserve"> TA (2003) </w:t>
      </w:r>
      <w:proofErr w:type="spellStart"/>
      <w:r>
        <w:rPr>
          <w:color w:val="000000"/>
        </w:rPr>
        <w:t>dling</w:t>
      </w:r>
      <w:proofErr w:type="spellEnd"/>
      <w:r>
        <w:rPr>
          <w:color w:val="000000"/>
        </w:rPr>
        <w:t xml:space="preserve"> demography in an alpine ecosystem. Am J</w:t>
      </w:r>
    </w:p>
    <w:p w14:paraId="4871A32C" w14:textId="77777777" w:rsidR="009E6FD9" w:rsidRDefault="009E6FD9" w:rsidP="002F6458">
      <w:pPr>
        <w:pStyle w:val="Textocomentario"/>
      </w:pPr>
      <w:r>
        <w:rPr>
          <w:color w:val="000000"/>
        </w:rPr>
        <w:t xml:space="preserve">Bot 90:1197–1206. </w:t>
      </w:r>
      <w:r>
        <w:rPr>
          <w:color w:val="0000FF"/>
        </w:rPr>
        <w:t>https:// doi. org/ 10. 3732/ ajb. 90.8. 1197</w:t>
      </w:r>
    </w:p>
  </w:comment>
  <w:comment w:id="85" w:author="CLARA ESPINOSA DEL ALBA" w:date="2023-10-05T15:12:00Z" w:initials="CE">
    <w:p w14:paraId="2579E6F7" w14:textId="23977A8D" w:rsidR="009E6FD9" w:rsidRDefault="009E6FD9" w:rsidP="002F6458">
      <w:pPr>
        <w:pStyle w:val="Textocomentario"/>
      </w:pPr>
      <w:r>
        <w:rPr>
          <w:rStyle w:val="Refdecomentario"/>
        </w:rPr>
        <w:annotationRef/>
      </w:r>
      <w:r>
        <w:t xml:space="preserve">Gya et al 2023. A test of local adaptation to drought in germination and </w:t>
      </w:r>
      <w:proofErr w:type="spellStart"/>
      <w:r>
        <w:t>dling</w:t>
      </w:r>
      <w:proofErr w:type="spellEnd"/>
      <w:r>
        <w:t xml:space="preserve"> traits in populations of two alpine forbs across a 2000mm/year precipitation gradient. Ecology and Evolution 13</w:t>
      </w:r>
    </w:p>
  </w:comment>
  <w:comment w:id="86" w:author="CLARA ESPINOSA DEL ALBA" w:date="2023-10-05T16:21:00Z" w:initials="CE">
    <w:p w14:paraId="34570D43" w14:textId="77777777" w:rsidR="009E6FD9" w:rsidRDefault="009E6FD9" w:rsidP="002F6458">
      <w:pPr>
        <w:pStyle w:val="Textocomentario"/>
      </w:pPr>
      <w:r>
        <w:rPr>
          <w:rStyle w:val="Refdecomentario"/>
        </w:rPr>
        <w:annotationRef/>
      </w:r>
      <w:r>
        <w:t>More literature about it in discussion of Gya 2023</w:t>
      </w:r>
    </w:p>
  </w:comment>
  <w:comment w:id="87" w:author="CLARA ESPINOSA DEL ALBA" w:date="2023-10-05T16:51:00Z" w:initials="CE">
    <w:p w14:paraId="298FC5A8" w14:textId="77777777" w:rsidR="009E6FD9" w:rsidRDefault="009E6FD9"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88" w:author="CLARA ESPINOSA DEL ALBA" w:date="2023-10-05T16:52:00Z" w:initials="CE">
    <w:p w14:paraId="692E4E23" w14:textId="6DFFA841" w:rsidR="009E6FD9" w:rsidRDefault="009E6FD9" w:rsidP="002F6458">
      <w:pPr>
        <w:pStyle w:val="Textocomentario"/>
      </w:pPr>
      <w:r>
        <w:rPr>
          <w:rStyle w:val="Refdecomentario"/>
        </w:rPr>
        <w:annotationRef/>
      </w:r>
      <w:r>
        <w:t xml:space="preserve">The effect of </w:t>
      </w:r>
      <w:proofErr w:type="spellStart"/>
      <w:r>
        <w:t>osil</w:t>
      </w:r>
      <w:proofErr w:type="spellEnd"/>
      <w:r>
        <w:t xml:space="preserve"> water potential </w:t>
      </w:r>
      <w:proofErr w:type="spellStart"/>
      <w:r>
        <w:t>on</w:t>
      </w:r>
      <w:r w:rsidR="006D223E">
        <w:t>seed</w:t>
      </w:r>
      <w:r>
        <w:t>germination</w:t>
      </w:r>
      <w:proofErr w:type="spellEnd"/>
      <w:r>
        <w:t xml:space="preserve"> of some British plants. New phytologist, 115, 539-548</w:t>
      </w:r>
    </w:p>
  </w:comment>
  <w:comment w:id="89" w:author="CLARA ESPINOSA DEL ALBA" w:date="2023-10-06T09:04:00Z" w:initials="CE">
    <w:p w14:paraId="7FEA10D2" w14:textId="77777777" w:rsidR="009E6FD9" w:rsidRDefault="009E6FD9" w:rsidP="002F6458">
      <w:pPr>
        <w:pStyle w:val="Textocomentario"/>
      </w:pPr>
      <w:r>
        <w:rPr>
          <w:rStyle w:val="Refdecomentario"/>
        </w:rPr>
        <w:annotationRef/>
      </w:r>
      <w:r>
        <w:t>Germination response of diverse wild and landrace chile peppers under drought stress. PLoS ONE 15</w:t>
      </w:r>
    </w:p>
  </w:comment>
  <w:comment w:id="90" w:author="CLARA ESPINOSA DEL ALBA" w:date="2023-10-06T09:34:00Z" w:initials="CE">
    <w:p w14:paraId="1D91001F" w14:textId="491E305F" w:rsidR="009E6FD9" w:rsidRDefault="009E6FD9" w:rsidP="002F6458">
      <w:pPr>
        <w:pStyle w:val="Textocomentario"/>
      </w:pPr>
      <w:r>
        <w:rPr>
          <w:rStyle w:val="Refdecomentario"/>
        </w:rPr>
        <w:annotationRef/>
      </w:r>
      <w:proofErr w:type="gramStart"/>
      <w:r>
        <w:t>d</w:t>
      </w:r>
      <w:proofErr w:type="gramEnd"/>
      <w:r>
        <w:t xml:space="preserve"> germination responses to soil hydraulic conductivity and PEG osmotic solutions. Plant Soil 2021 462:176-188</w:t>
      </w:r>
    </w:p>
  </w:comment>
  <w:comment w:id="91" w:author="CLARA ESPINOSA DEL ALBA" w:date="2023-10-06T09:58:00Z" w:initials="CE">
    <w:p w14:paraId="0B329FDF" w14:textId="43E9FB28" w:rsidR="009E6FD9" w:rsidRDefault="009E6FD9" w:rsidP="002F6458">
      <w:pPr>
        <w:pStyle w:val="Textocomentario"/>
      </w:pPr>
      <w:r>
        <w:rPr>
          <w:rStyle w:val="Refdecomentario"/>
        </w:rPr>
        <w:annotationRef/>
      </w:r>
      <w:r>
        <w:t xml:space="preserve">Geermination of sevens pecies of srhubs in semiarid central mexico: Effect of drought </w:t>
      </w:r>
      <w:proofErr w:type="spellStart"/>
      <w:r>
        <w:t>and</w:t>
      </w:r>
      <w:r w:rsidR="006D223E">
        <w:t>seed</w:t>
      </w:r>
      <w:r>
        <w:t>size</w:t>
      </w:r>
      <w:proofErr w:type="spellEnd"/>
      <w:r>
        <w:t>. Botanical Sciences 98: 464-472</w:t>
      </w:r>
    </w:p>
  </w:comment>
  <w:comment w:id="92" w:author="CLARA ESPINOSA DEL ALBA" w:date="2023-10-06T10:10:00Z" w:initials="CE">
    <w:p w14:paraId="64992F04" w14:textId="77777777" w:rsidR="009E6FD9" w:rsidRDefault="009E6FD9">
      <w:pPr>
        <w:pStyle w:val="Textocomentario"/>
      </w:pPr>
      <w:r>
        <w:rPr>
          <w:rStyle w:val="Refdecomentario"/>
        </w:rPr>
        <w:annotationRef/>
      </w:r>
      <w:r>
        <w:rPr>
          <w:color w:val="000000"/>
        </w:rPr>
        <w:t>Merino-Martín L, Courtauld C, Commander L, Turner S,</w:t>
      </w:r>
    </w:p>
    <w:p w14:paraId="63ADA90F" w14:textId="77777777" w:rsidR="009E6FD9" w:rsidRDefault="009E6FD9">
      <w:pPr>
        <w:pStyle w:val="Textocomentario"/>
      </w:pPr>
      <w:r>
        <w:rPr>
          <w:color w:val="000000"/>
        </w:rPr>
        <w:t>Lewandrowski W, Stevens J. 2017. Interactions between</w:t>
      </w:r>
    </w:p>
    <w:p w14:paraId="183B80EA" w14:textId="7BA978BE" w:rsidR="009E6FD9" w:rsidRDefault="009E6FD9">
      <w:pPr>
        <w:pStyle w:val="Textocomentario"/>
      </w:pPr>
      <w:proofErr w:type="gramStart"/>
      <w:r>
        <w:rPr>
          <w:color w:val="000000"/>
        </w:rPr>
        <w:t>d</w:t>
      </w:r>
      <w:proofErr w:type="gramEnd"/>
      <w:r>
        <w:rPr>
          <w:color w:val="000000"/>
        </w:rPr>
        <w:t xml:space="preserve"> functional traits and burial depth regulate</w:t>
      </w:r>
    </w:p>
    <w:p w14:paraId="3DCD4A07" w14:textId="2F8A107A" w:rsidR="009E6FD9" w:rsidRDefault="009E6FD9">
      <w:pPr>
        <w:pStyle w:val="Textocomentario"/>
      </w:pPr>
      <w:proofErr w:type="gramStart"/>
      <w:r>
        <w:rPr>
          <w:color w:val="000000"/>
        </w:rPr>
        <w:t>germination</w:t>
      </w:r>
      <w:proofErr w:type="gramEnd"/>
      <w:r>
        <w:rPr>
          <w:color w:val="000000"/>
        </w:rPr>
        <w:t xml:space="preserve"> and </w:t>
      </w:r>
      <w:proofErr w:type="spellStart"/>
      <w:r>
        <w:rPr>
          <w:color w:val="000000"/>
        </w:rPr>
        <w:t>dling</w:t>
      </w:r>
      <w:proofErr w:type="spellEnd"/>
      <w:r>
        <w:rPr>
          <w:color w:val="000000"/>
        </w:rPr>
        <w:t xml:space="preserve"> emergence under water stress</w:t>
      </w:r>
    </w:p>
    <w:p w14:paraId="079DD127" w14:textId="77777777" w:rsidR="009E6FD9" w:rsidRDefault="009E6FD9">
      <w:pPr>
        <w:pStyle w:val="Textocomentario"/>
      </w:pPr>
      <w:r>
        <w:rPr>
          <w:color w:val="000000"/>
        </w:rPr>
        <w:t xml:space="preserve">in species from semi-arid environments. </w:t>
      </w:r>
      <w:r>
        <w:rPr>
          <w:i/>
          <w:iCs/>
          <w:color w:val="000000"/>
        </w:rPr>
        <w:t>Journal of Arid</w:t>
      </w:r>
    </w:p>
    <w:p w14:paraId="4C6D7A24" w14:textId="77777777" w:rsidR="009E6FD9" w:rsidRDefault="009E6FD9">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9E6FD9" w:rsidRDefault="009E6FD9" w:rsidP="002F6458">
      <w:pPr>
        <w:pStyle w:val="Textocomentario"/>
      </w:pPr>
      <w:r>
        <w:rPr>
          <w:color w:val="0000FF"/>
        </w:rPr>
        <w:t>j.jaridenv.2017.07.018</w:t>
      </w:r>
    </w:p>
  </w:comment>
  <w:comment w:id="93" w:author="CLARA ESPINOSA DEL ALBA" w:date="2023-10-06T10:25:00Z" w:initials="CE">
    <w:p w14:paraId="3F062230" w14:textId="1481283F" w:rsidR="009E6FD9" w:rsidRDefault="009E6FD9" w:rsidP="002F6458">
      <w:pPr>
        <w:pStyle w:val="Textocomentario"/>
      </w:pPr>
      <w:r>
        <w:rPr>
          <w:rStyle w:val="Refdecomentario"/>
        </w:rPr>
        <w:annotationRef/>
      </w:r>
      <w:proofErr w:type="gramStart"/>
      <w:r>
        <w:t>d</w:t>
      </w:r>
      <w:proofErr w:type="gramEnd"/>
      <w:r>
        <w:t xml:space="preserve"> germination responses to seasonal temperature and drought stress are species-specific but not related </w:t>
      </w:r>
      <w:proofErr w:type="spellStart"/>
      <w:r>
        <w:t>to</w:t>
      </w:r>
      <w:r w:rsidR="006D223E">
        <w:t>seed</w:t>
      </w:r>
      <w:r>
        <w:t>size</w:t>
      </w:r>
      <w:proofErr w:type="spellEnd"/>
      <w:r>
        <w:t xml:space="preserve"> in a desert steppe. Evology and Evolution, 9 2149-2159</w:t>
      </w:r>
    </w:p>
  </w:comment>
  <w:comment w:id="94" w:author="CLARA ESPINOSA DEL ALBA" w:date="2023-10-06T10:39:00Z" w:initials="CE">
    <w:p w14:paraId="6B67AD11" w14:textId="06F2BA06" w:rsidR="009E6FD9" w:rsidRDefault="009E6FD9">
      <w:pPr>
        <w:pStyle w:val="Textocomentario"/>
      </w:pPr>
      <w:r>
        <w:rPr>
          <w:rStyle w:val="Refdecomentario"/>
        </w:rPr>
        <w:annotationRef/>
      </w:r>
      <w:r>
        <w:t xml:space="preserve">Leishman, M. R., &amp; Westoby, M. (1994). The role of </w:t>
      </w:r>
      <w:proofErr w:type="spellStart"/>
      <w:r>
        <w:t>large</w:t>
      </w:r>
      <w:r w:rsidR="006D223E">
        <w:t>seed</w:t>
      </w:r>
      <w:r>
        <w:t>size</w:t>
      </w:r>
      <w:proofErr w:type="spellEnd"/>
      <w:r>
        <w:t xml:space="preserve"> in</w:t>
      </w:r>
    </w:p>
    <w:p w14:paraId="03674B28" w14:textId="77777777" w:rsidR="009E6FD9" w:rsidRDefault="009E6FD9">
      <w:pPr>
        <w:pStyle w:val="Textocomentario"/>
      </w:pPr>
      <w:r>
        <w:t xml:space="preserve">shaded conditions: Experimental evidence. </w:t>
      </w:r>
      <w:r>
        <w:rPr>
          <w:i/>
          <w:iCs/>
        </w:rPr>
        <w:t>Functional Ecology</w:t>
      </w:r>
      <w:r>
        <w:t xml:space="preserve">, </w:t>
      </w:r>
      <w:r>
        <w:rPr>
          <w:i/>
          <w:iCs/>
        </w:rPr>
        <w:t>8</w:t>
      </w:r>
      <w:r>
        <w:t>,</w:t>
      </w:r>
    </w:p>
    <w:p w14:paraId="2CBAF940" w14:textId="77777777" w:rsidR="009E6FD9" w:rsidRDefault="009E6FD9">
      <w:pPr>
        <w:pStyle w:val="Textocomentario"/>
      </w:pPr>
      <w:r>
        <w:t>205–214. https://doi.org/10.2307/2389903</w:t>
      </w:r>
    </w:p>
    <w:p w14:paraId="1BF8DD2D" w14:textId="77777777" w:rsidR="009E6FD9" w:rsidRDefault="009E6FD9">
      <w:pPr>
        <w:pStyle w:val="Textocomentario"/>
      </w:pPr>
      <w:r>
        <w:t>Leishman, M. R., Wright, I. J., Moles, A. T., Westoby, M., &amp; Fenner, M.</w:t>
      </w:r>
    </w:p>
    <w:p w14:paraId="3549C16B" w14:textId="63D4C521" w:rsidR="009E6FD9" w:rsidRDefault="009E6FD9">
      <w:pPr>
        <w:pStyle w:val="Textocomentario"/>
      </w:pPr>
      <w:r>
        <w:t xml:space="preserve">(2000). The evolutionary ecology </w:t>
      </w:r>
      <w:proofErr w:type="spellStart"/>
      <w:r>
        <w:t>of</w:t>
      </w:r>
      <w:r w:rsidR="006D223E">
        <w:t>seed</w:t>
      </w:r>
      <w:r>
        <w:t>size</w:t>
      </w:r>
      <w:proofErr w:type="spellEnd"/>
      <w:r>
        <w:t xml:space="preserve">. </w:t>
      </w:r>
      <w:r>
        <w:rPr>
          <w:i/>
          <w:iCs/>
        </w:rPr>
        <w:t>Trends in Ecology &amp;</w:t>
      </w:r>
    </w:p>
    <w:p w14:paraId="19F3CBFE" w14:textId="77777777" w:rsidR="009E6FD9" w:rsidRDefault="009E6FD9" w:rsidP="002F6458">
      <w:pPr>
        <w:pStyle w:val="Textocomentario"/>
      </w:pPr>
      <w:r>
        <w:rPr>
          <w:i/>
          <w:iCs/>
        </w:rPr>
        <w:t>Evolution</w:t>
      </w:r>
      <w:r>
        <w:t xml:space="preserve">, </w:t>
      </w:r>
      <w:r>
        <w:rPr>
          <w:i/>
          <w:iCs/>
        </w:rPr>
        <w:t>7</w:t>
      </w:r>
      <w:r>
        <w:t>, 368–372.</w:t>
      </w:r>
    </w:p>
  </w:comment>
  <w:comment w:id="95" w:author="EDUARDO FERNANDEZ PASCUAL" w:date="2023-12-11T11:22:00Z" w:initials="EF">
    <w:p w14:paraId="03841528" w14:textId="77777777" w:rsidR="006D223E" w:rsidRPr="009E6FD9" w:rsidRDefault="006D223E" w:rsidP="006D223E">
      <w:pPr>
        <w:pStyle w:val="Textocomentario"/>
        <w:rPr>
          <w:lang w:val="es-ES"/>
        </w:rPr>
      </w:pPr>
      <w:r>
        <w:rPr>
          <w:rStyle w:val="Refdecomentario"/>
        </w:rPr>
        <w:annotationRef/>
      </w:r>
      <w:r w:rsidRPr="009E6FD9">
        <w:rPr>
          <w:lang w:val="es-ES"/>
        </w:rPr>
        <w:t>Para el manuscrito pon mejor las figuras y las tablas al final.</w:t>
      </w:r>
    </w:p>
  </w:comment>
  <w:comment w:id="96" w:author="CLARA ESPINOSA DEL ALBA" w:date="2023-12-04T12:58:00Z" w:initials="CEDA">
    <w:p w14:paraId="7D2C5241" w14:textId="77777777" w:rsidR="006D223E" w:rsidRPr="009E6FD9" w:rsidRDefault="006D223E" w:rsidP="006D223E">
      <w:pPr>
        <w:pStyle w:val="Textocomentario"/>
        <w:rPr>
          <w:lang w:val="es-ES"/>
        </w:rPr>
      </w:pPr>
      <w:r>
        <w:rPr>
          <w:rStyle w:val="Refdecomentario"/>
        </w:rPr>
        <w:annotationRef/>
      </w:r>
      <w:proofErr w:type="spellStart"/>
      <w:r w:rsidRPr="009E6FD9">
        <w:rPr>
          <w:lang w:val="es-ES"/>
        </w:rPr>
        <w:t>Edu</w:t>
      </w:r>
      <w:proofErr w:type="spellEnd"/>
      <w:r w:rsidRPr="009E6FD9">
        <w:rPr>
          <w:lang w:val="es-ES"/>
        </w:rPr>
        <w:t xml:space="preserve"> podríamos pensar si queremos poner las cruces de cada </w:t>
      </w:r>
      <w:proofErr w:type="spellStart"/>
      <w:r w:rsidRPr="009E6FD9">
        <w:rPr>
          <w:lang w:val="es-ES"/>
        </w:rPr>
        <w:t>site</w:t>
      </w:r>
      <w:proofErr w:type="spellEnd"/>
      <w:r w:rsidRPr="009E6FD9">
        <w:rPr>
          <w:lang w:val="es-ES"/>
        </w:rPr>
        <w:t xml:space="preserve"> marcando dónde se recogieron las semillas utilizadas para el experimento. Están en </w:t>
      </w:r>
      <w:proofErr w:type="spellStart"/>
      <w:r w:rsidRPr="009E6FD9">
        <w:rPr>
          <w:lang w:val="es-ES"/>
        </w:rPr>
        <w:t>github</w:t>
      </w:r>
      <w:proofErr w:type="spellEnd"/>
      <w:r w:rsidRPr="009E6FD9">
        <w:rPr>
          <w:lang w:val="es-ES"/>
        </w:rPr>
        <w:t xml:space="preserve"> si les quieres echar un vistazo</w:t>
      </w:r>
    </w:p>
  </w:comment>
  <w:comment w:id="97" w:author="EDUARDO FERNANDEZ PASCUAL" w:date="2023-12-11T14:33:00Z" w:initials="EF">
    <w:p w14:paraId="285C86B2" w14:textId="77777777" w:rsidR="006D223E" w:rsidRPr="009E6FD9" w:rsidRDefault="006D223E" w:rsidP="006D223E">
      <w:pPr>
        <w:pStyle w:val="Textocomentario"/>
        <w:rPr>
          <w:lang w:val="es-ES"/>
        </w:rPr>
      </w:pPr>
      <w:r>
        <w:rPr>
          <w:rStyle w:val="Refdecomentario"/>
        </w:rPr>
        <w:annotationRef/>
      </w:r>
      <w:r w:rsidRPr="009E6FD9">
        <w:rPr>
          <w:lang w:val="es-ES"/>
        </w:rPr>
        <w:t>En suplemento si acaso</w:t>
      </w:r>
    </w:p>
  </w:comment>
  <w:comment w:id="98" w:author="EDUARDO FERNANDEZ PASCUAL" w:date="2023-12-11T13:44:00Z" w:initials="EF">
    <w:p w14:paraId="04EE9A81" w14:textId="77777777" w:rsidR="006D223E" w:rsidRPr="009E6FD9" w:rsidRDefault="006D223E" w:rsidP="006D223E">
      <w:pPr>
        <w:pStyle w:val="Textocomentario"/>
        <w:rPr>
          <w:lang w:val="es-ES"/>
        </w:rPr>
      </w:pPr>
      <w:r>
        <w:rPr>
          <w:rStyle w:val="Refdecomentario"/>
        </w:rPr>
        <w:annotationRef/>
      </w:r>
      <w:r w:rsidRPr="009E6FD9">
        <w:rPr>
          <w:lang w:val="es-ES"/>
        </w:rPr>
        <w:t xml:space="preserve">El </w:t>
      </w:r>
      <w:proofErr w:type="spellStart"/>
      <w:r w:rsidRPr="009E6FD9">
        <w:rPr>
          <w:lang w:val="es-ES"/>
        </w:rPr>
        <w:t>water</w:t>
      </w:r>
      <w:proofErr w:type="spellEnd"/>
      <w:r w:rsidRPr="009E6FD9">
        <w:rPr>
          <w:lang w:val="es-ES"/>
        </w:rPr>
        <w:t xml:space="preserve"> </w:t>
      </w:r>
      <w:proofErr w:type="spellStart"/>
      <w:r w:rsidRPr="009E6FD9">
        <w:rPr>
          <w:lang w:val="es-ES"/>
        </w:rPr>
        <w:t>potential</w:t>
      </w:r>
      <w:proofErr w:type="spellEnd"/>
      <w:r w:rsidRPr="009E6FD9">
        <w:rPr>
          <w:lang w:val="es-ES"/>
        </w:rPr>
        <w:t xml:space="preserve"> no lo podemos mostrar en positivo, como sale del aparato. Hay que pasarlo a negativo y dividirlo entre diez para que sea comparable con los </w:t>
      </w:r>
      <w:proofErr w:type="spellStart"/>
      <w:r w:rsidRPr="009E6FD9">
        <w:rPr>
          <w:lang w:val="es-ES"/>
        </w:rPr>
        <w:t>treatments</w:t>
      </w:r>
      <w:proofErr w:type="spellEnd"/>
      <w:r w:rsidRPr="009E6FD9">
        <w:rPr>
          <w:lang w:val="es-E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38F7E8BE" w15:done="0"/>
  <w15:commentEx w15:paraId="4B3D9F64" w15:done="0"/>
  <w15:commentEx w15:paraId="6B0AC878" w15:done="0"/>
  <w15:commentEx w15:paraId="072026D4" w15:done="0"/>
  <w15:commentEx w15:paraId="5D97DA69" w15:paraIdParent="072026D4" w15:done="0"/>
  <w15:commentEx w15:paraId="5D3C1C28" w15:done="0"/>
  <w15:commentEx w15:paraId="1E63FBB5" w15:done="0"/>
  <w15:commentEx w15:paraId="3762F672" w15:done="0"/>
  <w15:commentEx w15:paraId="74ABA07F" w15:done="0"/>
  <w15:commentEx w15:paraId="17846C49" w15:paraIdParent="74ABA07F" w15:done="0"/>
  <w15:commentEx w15:paraId="77684E97" w15:done="0"/>
  <w15:commentEx w15:paraId="0D85033C" w15:done="0"/>
  <w15:commentEx w15:paraId="11F6ECD2" w15:done="0"/>
  <w15:commentEx w15:paraId="684FEE6D"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6A1F680C" w15:done="0"/>
  <w15:commentEx w15:paraId="4E84C1BB" w15:done="0"/>
  <w15:commentEx w15:paraId="3ADE36F3" w15:done="0"/>
  <w15:commentEx w15:paraId="49F877D0" w15:done="0"/>
  <w15:commentEx w15:paraId="10A77255"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Ex w15:paraId="03841528" w15:done="0"/>
  <w15:commentEx w15:paraId="7D2C5241" w15:done="0"/>
  <w15:commentEx w15:paraId="285C86B2" w15:paraIdParent="7D2C5241" w15:done="0"/>
  <w15:commentEx w15:paraId="04EE9A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2EAC99" w16cex:dateUtc="2023-12-11T13:31:00Z"/>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1CB2E83F" w16cex:dateUtc="2023-12-04T09:30:00Z"/>
  <w16cex:commentExtensible w16cex:durableId="42A7350C" w16cex:dateUtc="2023-12-04T09:36:00Z"/>
  <w16cex:commentExtensible w16cex:durableId="7C0DC607" w16cex:dateUtc="2023-12-11T10:01:00Z"/>
  <w16cex:commentExtensible w16cex:durableId="0E693BDE" w16cex:dateUtc="2023-12-11T09:54:00Z"/>
  <w16cex:commentExtensible w16cex:durableId="1B3D4DFB" w16cex:dateUtc="2023-12-11T10:00:00Z"/>
  <w16cex:commentExtensible w16cex:durableId="5572EBE5" w16cex:dateUtc="2023-12-11T09:56:00Z"/>
  <w16cex:commentExtensible w16cex:durableId="56131343" w16cex:dateUtc="2023-12-11T09:54:00Z"/>
  <w16cex:commentExtensible w16cex:durableId="38869339" w16cex:dateUtc="2023-12-11T10:17:00Z"/>
  <w16cex:commentExtensible w16cex:durableId="08D14070" w16cex:dateUtc="2023-12-11T10:29:00Z"/>
  <w16cex:commentExtensible w16cex:durableId="7E184ECC" w16cex:dateUtc="2023-12-11T10:18:00Z"/>
  <w16cex:commentExtensible w16cex:durableId="48C821B0" w16cex:dateUtc="2023-12-11T10:30:00Z"/>
  <w16cex:commentExtensible w16cex:durableId="7EEA8880" w16cex:dateUtc="2023-12-11T10:22:00Z"/>
  <w16cex:commentExtensible w16cex:durableId="3A12CD12" w16cex:dateUtc="2023-12-04T11:58:00Z"/>
  <w16cex:commentExtensible w16cex:durableId="5BE0B20B" w16cex:dateUtc="2023-12-11T13:33:00Z"/>
  <w16cex:commentExtensible w16cex:durableId="2C7AC7D6" w16cex:dateUtc="2023-12-11T10:32:00Z"/>
  <w16cex:commentExtensible w16cex:durableId="104AF4B0" w16cex:dateUtc="2023-12-11T10:34:00Z"/>
  <w16cex:commentExtensible w16cex:durableId="2655ED90" w16cex:dateUtc="2023-10-03T14:35:00Z"/>
  <w16cex:commentExtensible w16cex:durableId="5C8DED37" w16cex:dateUtc="2023-10-05T13:25:00Z"/>
  <w16cex:commentExtensible w16cex:durableId="07F69EAE" w16cex:dateUtc="2023-12-11T11:19:00Z"/>
  <w16cex:commentExtensible w16cex:durableId="354014BB" w16cex:dateUtc="2023-12-11T12:44:00Z"/>
  <w16cex:commentExtensible w16cex:durableId="3D656FB5" w16cex:dateUtc="2023-12-11T11:27:00Z"/>
  <w16cex:commentExtensible w16cex:durableId="0EBA3586" w16cex:dateUtc="2023-12-11T11:47:00Z"/>
  <w16cex:commentExtensible w16cex:durableId="555EFDCE" w16cex:dateUtc="2023-10-06T08:04:00Z"/>
  <w16cex:commentExtensible w16cex:durableId="781237B3" w16cex:dateUtc="2023-12-04T12:03:00Z"/>
  <w16cex:commentExtensible w16cex:durableId="64C6CB0E" w16cex:dateUtc="2023-12-04T12:02:00Z"/>
  <w16cex:commentExtensible w16cex:durableId="43AA1577"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272FB46A" w16cex:dateUtc="2023-12-04T12:04:00Z"/>
  <w16cex:commentExtensible w16cex:durableId="114AA10C" w16cex:dateUtc="2023-12-04T12:05:00Z"/>
  <w16cex:commentExtensible w16cex:durableId="2C5B6ADF" w16cex:dateUtc="2023-12-11T12:27:00Z"/>
  <w16cex:commentExtensible w16cex:durableId="3CF6C4D1" w16cex:dateUtc="2023-12-04T12:07:00Z"/>
  <w16cex:commentExtensible w16cex:durableId="2000237D" w16cex:dateUtc="2023-12-04T12:13:00Z"/>
  <w16cex:commentExtensible w16cex:durableId="2852DA66" w16cex:dateUtc="2023-12-11T12:25:00Z"/>
  <w16cex:commentExtensible w16cex:durableId="00A7F06D" w16cex:dateUtc="2023-12-11T12:30:00Z"/>
  <w16cex:commentExtensible w16cex:durableId="6F8C641C" w16cex:dateUtc="2023-12-04T12:07:00Z"/>
  <w16cex:commentExtensible w16cex:durableId="207C750D" w16cex:dateUtc="2023-12-04T12:07:00Z"/>
  <w16cex:commentExtensible w16cex:durableId="2FF089B5" w16cex:dateUtc="2023-12-11T13:27:00Z"/>
  <w16cex:commentExtensible w16cex:durableId="28C80858" w16cex:dateUtc="2023-12-11T13:18:00Z"/>
  <w16cex:commentExtensible w16cex:durableId="04C934D6" w16cex:dateUtc="2023-12-11T12:47:00Z"/>
  <w16cex:commentExtensible w16cex:durableId="18EA3CAA" w16cex:dateUtc="2023-12-11T13:29:00Z"/>
  <w16cex:commentExtensible w16cex:durableId="6E7DF115" w16cex:dateUtc="2023-12-11T13:35:00Z"/>
  <w16cex:commentExtensible w16cex:durableId="6018415C" w16cex:dateUtc="2023-12-11T13:30: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4F9395" w16cid:durableId="152EAC99"/>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38F7E8BE" w16cid:durableId="1CB2E83F"/>
  <w16cid:commentId w16cid:paraId="4B3D9F64" w16cid:durableId="42A7350C"/>
  <w16cid:commentId w16cid:paraId="6B0AC878" w16cid:durableId="7C0DC607"/>
  <w16cid:commentId w16cid:paraId="0773FD95" w16cid:durableId="0E693BDE"/>
  <w16cid:commentId w16cid:paraId="7C75745A" w16cid:durableId="1B3D4DFB"/>
  <w16cid:commentId w16cid:paraId="072026D4" w16cid:durableId="5572EBE5"/>
  <w16cid:commentId w16cid:paraId="1C7B4195" w16cid:durableId="56131343"/>
  <w16cid:commentId w16cid:paraId="5D3C1C28" w16cid:durableId="38869339"/>
  <w16cid:commentId w16cid:paraId="3953BF7D" w16cid:durableId="08D14070"/>
  <w16cid:commentId w16cid:paraId="2027B1F0" w16cid:durableId="7E184ECC"/>
  <w16cid:commentId w16cid:paraId="5BDB443A" w16cid:durableId="48C821B0"/>
  <w16cid:commentId w16cid:paraId="2CEEEC05" w16cid:durableId="7EEA8880"/>
  <w16cid:commentId w16cid:paraId="4BDEBBAA" w16cid:durableId="3A12CD12"/>
  <w16cid:commentId w16cid:paraId="73A97C6A" w16cid:durableId="5BE0B20B"/>
  <w16cid:commentId w16cid:paraId="1E63FBB5" w16cid:durableId="2C7AC7D6"/>
  <w16cid:commentId w16cid:paraId="3762F672" w16cid:durableId="104AF4B0"/>
  <w16cid:commentId w16cid:paraId="74ABA07F" w16cid:durableId="2655ED90"/>
  <w16cid:commentId w16cid:paraId="17846C49" w16cid:durableId="5C8DED37"/>
  <w16cid:commentId w16cid:paraId="77684E97" w16cid:durableId="07F69EAE"/>
  <w16cid:commentId w16cid:paraId="0D85033C" w16cid:durableId="354014BB"/>
  <w16cid:commentId w16cid:paraId="11F6ECD2" w16cid:durableId="3D656FB5"/>
  <w16cid:commentId w16cid:paraId="684FEE6D" w16cid:durableId="0EBA3586"/>
  <w16cid:commentId w16cid:paraId="6363A82C" w16cid:durableId="555EFDCE"/>
  <w16cid:commentId w16cid:paraId="35B9DF96" w16cid:durableId="781237B3"/>
  <w16cid:commentId w16cid:paraId="4681C9A5" w16cid:durableId="64C6CB0E"/>
  <w16cid:commentId w16cid:paraId="45D49460" w16cid:durableId="43AA1577"/>
  <w16cid:commentId w16cid:paraId="25243D44" w16cid:durableId="4000B31A"/>
  <w16cid:commentId w16cid:paraId="0F55C2E8" w16cid:durableId="27115634"/>
  <w16cid:commentId w16cid:paraId="792836C9" w16cid:durableId="6E89F556"/>
  <w16cid:commentId w16cid:paraId="79E60E24" w16cid:durableId="28F80B45"/>
  <w16cid:commentId w16cid:paraId="3B824FBB" w16cid:durableId="272FB46A"/>
  <w16cid:commentId w16cid:paraId="1025896C" w16cid:durableId="114AA10C"/>
  <w16cid:commentId w16cid:paraId="268ADE62" w16cid:durableId="2C5B6ADF"/>
  <w16cid:commentId w16cid:paraId="5CA3D8C8" w16cid:durableId="3CF6C4D1"/>
  <w16cid:commentId w16cid:paraId="6B671B5B" w16cid:durableId="2000237D"/>
  <w16cid:commentId w16cid:paraId="424201BE" w16cid:durableId="2852DA66"/>
  <w16cid:commentId w16cid:paraId="6A1F680C" w16cid:durableId="00A7F06D"/>
  <w16cid:commentId w16cid:paraId="011105E6" w16cid:durableId="6F8C641C"/>
  <w16cid:commentId w16cid:paraId="3BF74294" w16cid:durableId="207C750D"/>
  <w16cid:commentId w16cid:paraId="4E84C1BB" w16cid:durableId="2FF089B5"/>
  <w16cid:commentId w16cid:paraId="3ADE36F3" w16cid:durableId="28C80858"/>
  <w16cid:commentId w16cid:paraId="180FA66E" w16cid:durableId="123AB3E2"/>
  <w16cid:commentId w16cid:paraId="070BB55C" w16cid:durableId="04C934D6"/>
  <w16cid:commentId w16cid:paraId="49F877D0" w16cid:durableId="18EA3CAA"/>
  <w16cid:commentId w16cid:paraId="7D4352BD" w16cid:durableId="6E7DF115"/>
  <w16cid:commentId w16cid:paraId="10A77255" w16cid:durableId="6018415C"/>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07F66"/>
    <w:rsid w:val="00011460"/>
    <w:rsid w:val="00014E1D"/>
    <w:rsid w:val="00022585"/>
    <w:rsid w:val="00023A98"/>
    <w:rsid w:val="00031A1A"/>
    <w:rsid w:val="0003269E"/>
    <w:rsid w:val="00033FB8"/>
    <w:rsid w:val="00034C26"/>
    <w:rsid w:val="00037D72"/>
    <w:rsid w:val="00042E0F"/>
    <w:rsid w:val="0004787B"/>
    <w:rsid w:val="000506EA"/>
    <w:rsid w:val="00054E4D"/>
    <w:rsid w:val="00056064"/>
    <w:rsid w:val="000569F8"/>
    <w:rsid w:val="00064ED2"/>
    <w:rsid w:val="00070AF5"/>
    <w:rsid w:val="00076700"/>
    <w:rsid w:val="000811EF"/>
    <w:rsid w:val="00082D4C"/>
    <w:rsid w:val="00086BDC"/>
    <w:rsid w:val="00094E89"/>
    <w:rsid w:val="00096970"/>
    <w:rsid w:val="000A0222"/>
    <w:rsid w:val="000A3CB1"/>
    <w:rsid w:val="000A5F58"/>
    <w:rsid w:val="000B054E"/>
    <w:rsid w:val="000B130D"/>
    <w:rsid w:val="000B1A2A"/>
    <w:rsid w:val="000B3B1D"/>
    <w:rsid w:val="000B7325"/>
    <w:rsid w:val="000C23A4"/>
    <w:rsid w:val="000C3D3B"/>
    <w:rsid w:val="000C47F0"/>
    <w:rsid w:val="000D6C01"/>
    <w:rsid w:val="000E05C6"/>
    <w:rsid w:val="000E48E7"/>
    <w:rsid w:val="000E74C9"/>
    <w:rsid w:val="000E7DEA"/>
    <w:rsid w:val="000F11C4"/>
    <w:rsid w:val="000F2C9D"/>
    <w:rsid w:val="000F5A47"/>
    <w:rsid w:val="000F5E9F"/>
    <w:rsid w:val="00103812"/>
    <w:rsid w:val="001060FE"/>
    <w:rsid w:val="001119CE"/>
    <w:rsid w:val="001129AB"/>
    <w:rsid w:val="00113279"/>
    <w:rsid w:val="00113F6B"/>
    <w:rsid w:val="00115627"/>
    <w:rsid w:val="001157C6"/>
    <w:rsid w:val="00117B97"/>
    <w:rsid w:val="00120EA5"/>
    <w:rsid w:val="001262AD"/>
    <w:rsid w:val="001348FB"/>
    <w:rsid w:val="001374DE"/>
    <w:rsid w:val="00141FD4"/>
    <w:rsid w:val="00143028"/>
    <w:rsid w:val="00143588"/>
    <w:rsid w:val="00144D30"/>
    <w:rsid w:val="001462E2"/>
    <w:rsid w:val="0014677D"/>
    <w:rsid w:val="001568DF"/>
    <w:rsid w:val="001631D3"/>
    <w:rsid w:val="00165571"/>
    <w:rsid w:val="0017049C"/>
    <w:rsid w:val="001704A4"/>
    <w:rsid w:val="0017435F"/>
    <w:rsid w:val="00177BE9"/>
    <w:rsid w:val="001829AF"/>
    <w:rsid w:val="0018357E"/>
    <w:rsid w:val="00184562"/>
    <w:rsid w:val="00186451"/>
    <w:rsid w:val="00186A01"/>
    <w:rsid w:val="00191A40"/>
    <w:rsid w:val="00191F73"/>
    <w:rsid w:val="001925E0"/>
    <w:rsid w:val="00196BB5"/>
    <w:rsid w:val="001A1DA8"/>
    <w:rsid w:val="001A3F11"/>
    <w:rsid w:val="001A43E9"/>
    <w:rsid w:val="001A46BC"/>
    <w:rsid w:val="001A76C4"/>
    <w:rsid w:val="001A7C0D"/>
    <w:rsid w:val="001B06AC"/>
    <w:rsid w:val="001B1336"/>
    <w:rsid w:val="001B432A"/>
    <w:rsid w:val="001B4E9F"/>
    <w:rsid w:val="001C1BB4"/>
    <w:rsid w:val="001C1DE0"/>
    <w:rsid w:val="001C2D6F"/>
    <w:rsid w:val="001C3341"/>
    <w:rsid w:val="001C407B"/>
    <w:rsid w:val="001D1743"/>
    <w:rsid w:val="001E4B50"/>
    <w:rsid w:val="001E6A2B"/>
    <w:rsid w:val="001E6AED"/>
    <w:rsid w:val="001F2FAE"/>
    <w:rsid w:val="001F3C61"/>
    <w:rsid w:val="00216D67"/>
    <w:rsid w:val="00221957"/>
    <w:rsid w:val="00223348"/>
    <w:rsid w:val="00237EE6"/>
    <w:rsid w:val="00241824"/>
    <w:rsid w:val="00260CAF"/>
    <w:rsid w:val="00267E59"/>
    <w:rsid w:val="00272597"/>
    <w:rsid w:val="00284374"/>
    <w:rsid w:val="00285198"/>
    <w:rsid w:val="002861E0"/>
    <w:rsid w:val="002874A2"/>
    <w:rsid w:val="00290862"/>
    <w:rsid w:val="00291508"/>
    <w:rsid w:val="0029341A"/>
    <w:rsid w:val="00294834"/>
    <w:rsid w:val="002A4F56"/>
    <w:rsid w:val="002A7EB4"/>
    <w:rsid w:val="002B213D"/>
    <w:rsid w:val="002B3382"/>
    <w:rsid w:val="002B403F"/>
    <w:rsid w:val="002B4C53"/>
    <w:rsid w:val="002B4D4F"/>
    <w:rsid w:val="002B5387"/>
    <w:rsid w:val="002B599C"/>
    <w:rsid w:val="002B66E5"/>
    <w:rsid w:val="002C39E4"/>
    <w:rsid w:val="002C4019"/>
    <w:rsid w:val="002C5196"/>
    <w:rsid w:val="002C52AC"/>
    <w:rsid w:val="002C57BD"/>
    <w:rsid w:val="002D25CF"/>
    <w:rsid w:val="002D2B32"/>
    <w:rsid w:val="002D727C"/>
    <w:rsid w:val="002E576F"/>
    <w:rsid w:val="002E777F"/>
    <w:rsid w:val="002F1265"/>
    <w:rsid w:val="002F27BC"/>
    <w:rsid w:val="002F4B59"/>
    <w:rsid w:val="002F4D6D"/>
    <w:rsid w:val="002F6458"/>
    <w:rsid w:val="003051ED"/>
    <w:rsid w:val="0031128E"/>
    <w:rsid w:val="00311A0C"/>
    <w:rsid w:val="00323B58"/>
    <w:rsid w:val="00324D6F"/>
    <w:rsid w:val="0032516F"/>
    <w:rsid w:val="003269C0"/>
    <w:rsid w:val="003321EA"/>
    <w:rsid w:val="00333633"/>
    <w:rsid w:val="00342986"/>
    <w:rsid w:val="003460A9"/>
    <w:rsid w:val="00346567"/>
    <w:rsid w:val="003502A4"/>
    <w:rsid w:val="00352538"/>
    <w:rsid w:val="00353628"/>
    <w:rsid w:val="00353AD8"/>
    <w:rsid w:val="00356B00"/>
    <w:rsid w:val="00365379"/>
    <w:rsid w:val="003661CF"/>
    <w:rsid w:val="0037582F"/>
    <w:rsid w:val="0037766A"/>
    <w:rsid w:val="003807AB"/>
    <w:rsid w:val="0038254B"/>
    <w:rsid w:val="003845EA"/>
    <w:rsid w:val="00385A25"/>
    <w:rsid w:val="00387ECF"/>
    <w:rsid w:val="0039051E"/>
    <w:rsid w:val="00390BF5"/>
    <w:rsid w:val="003911E7"/>
    <w:rsid w:val="0039142E"/>
    <w:rsid w:val="00393DE7"/>
    <w:rsid w:val="003A298B"/>
    <w:rsid w:val="003A4997"/>
    <w:rsid w:val="003A738A"/>
    <w:rsid w:val="003B3F1F"/>
    <w:rsid w:val="003C4097"/>
    <w:rsid w:val="003D08FA"/>
    <w:rsid w:val="003D54E6"/>
    <w:rsid w:val="003E5CB0"/>
    <w:rsid w:val="003E757C"/>
    <w:rsid w:val="003F2A29"/>
    <w:rsid w:val="003F41A0"/>
    <w:rsid w:val="003F4FCB"/>
    <w:rsid w:val="003F5023"/>
    <w:rsid w:val="00401551"/>
    <w:rsid w:val="00401DED"/>
    <w:rsid w:val="00401EB1"/>
    <w:rsid w:val="00411B5D"/>
    <w:rsid w:val="00412DDA"/>
    <w:rsid w:val="0041612A"/>
    <w:rsid w:val="00416A70"/>
    <w:rsid w:val="00417006"/>
    <w:rsid w:val="00420DDE"/>
    <w:rsid w:val="004211BA"/>
    <w:rsid w:val="0042434E"/>
    <w:rsid w:val="00426DDC"/>
    <w:rsid w:val="0042715C"/>
    <w:rsid w:val="004345B0"/>
    <w:rsid w:val="004404EB"/>
    <w:rsid w:val="00442BF1"/>
    <w:rsid w:val="004434FC"/>
    <w:rsid w:val="00445E0A"/>
    <w:rsid w:val="004512FF"/>
    <w:rsid w:val="00453893"/>
    <w:rsid w:val="00454362"/>
    <w:rsid w:val="00455E8D"/>
    <w:rsid w:val="00467E54"/>
    <w:rsid w:val="00472973"/>
    <w:rsid w:val="00475789"/>
    <w:rsid w:val="00476EF1"/>
    <w:rsid w:val="00477249"/>
    <w:rsid w:val="0048107D"/>
    <w:rsid w:val="00482DBD"/>
    <w:rsid w:val="00482DC9"/>
    <w:rsid w:val="00483B30"/>
    <w:rsid w:val="0049360F"/>
    <w:rsid w:val="00493BEC"/>
    <w:rsid w:val="00496E9C"/>
    <w:rsid w:val="004A3C9F"/>
    <w:rsid w:val="004A6829"/>
    <w:rsid w:val="004B0087"/>
    <w:rsid w:val="004B7A5E"/>
    <w:rsid w:val="004C20B9"/>
    <w:rsid w:val="004C529E"/>
    <w:rsid w:val="004C631E"/>
    <w:rsid w:val="004D0CB8"/>
    <w:rsid w:val="004D33FB"/>
    <w:rsid w:val="004D4663"/>
    <w:rsid w:val="004D5882"/>
    <w:rsid w:val="004E0359"/>
    <w:rsid w:val="004E1ECF"/>
    <w:rsid w:val="004E28FB"/>
    <w:rsid w:val="004E37BD"/>
    <w:rsid w:val="004E3A52"/>
    <w:rsid w:val="004E7A00"/>
    <w:rsid w:val="004F2FA9"/>
    <w:rsid w:val="004F5DFF"/>
    <w:rsid w:val="004F7FD2"/>
    <w:rsid w:val="00500DC0"/>
    <w:rsid w:val="005013D7"/>
    <w:rsid w:val="00502A37"/>
    <w:rsid w:val="005032C4"/>
    <w:rsid w:val="00505BC6"/>
    <w:rsid w:val="00506DBA"/>
    <w:rsid w:val="00507869"/>
    <w:rsid w:val="00511721"/>
    <w:rsid w:val="00512A9D"/>
    <w:rsid w:val="00512EB4"/>
    <w:rsid w:val="00514A33"/>
    <w:rsid w:val="00522779"/>
    <w:rsid w:val="00526D54"/>
    <w:rsid w:val="00533CCB"/>
    <w:rsid w:val="00540DD3"/>
    <w:rsid w:val="00540F03"/>
    <w:rsid w:val="00541D9B"/>
    <w:rsid w:val="005433F2"/>
    <w:rsid w:val="005506AC"/>
    <w:rsid w:val="005607E6"/>
    <w:rsid w:val="00582C98"/>
    <w:rsid w:val="00585B7F"/>
    <w:rsid w:val="00587E81"/>
    <w:rsid w:val="005907F1"/>
    <w:rsid w:val="00592987"/>
    <w:rsid w:val="00596577"/>
    <w:rsid w:val="005970FD"/>
    <w:rsid w:val="005A1026"/>
    <w:rsid w:val="005A3030"/>
    <w:rsid w:val="005A433A"/>
    <w:rsid w:val="005A5C83"/>
    <w:rsid w:val="005B195B"/>
    <w:rsid w:val="005B1EE2"/>
    <w:rsid w:val="005C45FA"/>
    <w:rsid w:val="005C6170"/>
    <w:rsid w:val="005C68C8"/>
    <w:rsid w:val="005D4588"/>
    <w:rsid w:val="005D7514"/>
    <w:rsid w:val="005E07D4"/>
    <w:rsid w:val="005E14BF"/>
    <w:rsid w:val="005E21BB"/>
    <w:rsid w:val="005E6715"/>
    <w:rsid w:val="005E779D"/>
    <w:rsid w:val="005F1E59"/>
    <w:rsid w:val="005F7BAD"/>
    <w:rsid w:val="00601EFA"/>
    <w:rsid w:val="00614C56"/>
    <w:rsid w:val="00622F0C"/>
    <w:rsid w:val="00623C11"/>
    <w:rsid w:val="006243DA"/>
    <w:rsid w:val="0062654F"/>
    <w:rsid w:val="00626FBC"/>
    <w:rsid w:val="006302EB"/>
    <w:rsid w:val="006318EA"/>
    <w:rsid w:val="0063264B"/>
    <w:rsid w:val="00632C04"/>
    <w:rsid w:val="00632F6C"/>
    <w:rsid w:val="00633FF5"/>
    <w:rsid w:val="0063599F"/>
    <w:rsid w:val="006364B6"/>
    <w:rsid w:val="00636A4A"/>
    <w:rsid w:val="0064096D"/>
    <w:rsid w:val="0064158B"/>
    <w:rsid w:val="00651508"/>
    <w:rsid w:val="00651D4D"/>
    <w:rsid w:val="0065695B"/>
    <w:rsid w:val="00663006"/>
    <w:rsid w:val="0066381E"/>
    <w:rsid w:val="00663D81"/>
    <w:rsid w:val="006655FE"/>
    <w:rsid w:val="0066589A"/>
    <w:rsid w:val="00666412"/>
    <w:rsid w:val="0066698D"/>
    <w:rsid w:val="00677A92"/>
    <w:rsid w:val="006818E9"/>
    <w:rsid w:val="00684EE4"/>
    <w:rsid w:val="0068503C"/>
    <w:rsid w:val="0068546B"/>
    <w:rsid w:val="00685B37"/>
    <w:rsid w:val="0069060F"/>
    <w:rsid w:val="00691754"/>
    <w:rsid w:val="006A1150"/>
    <w:rsid w:val="006A3BFE"/>
    <w:rsid w:val="006B143D"/>
    <w:rsid w:val="006B343F"/>
    <w:rsid w:val="006C3A11"/>
    <w:rsid w:val="006C420B"/>
    <w:rsid w:val="006C6634"/>
    <w:rsid w:val="006D03D4"/>
    <w:rsid w:val="006D0DD5"/>
    <w:rsid w:val="006D1ECF"/>
    <w:rsid w:val="006D223E"/>
    <w:rsid w:val="006D2F9B"/>
    <w:rsid w:val="006D592E"/>
    <w:rsid w:val="006D78C7"/>
    <w:rsid w:val="006D7E11"/>
    <w:rsid w:val="006E236B"/>
    <w:rsid w:val="006E27D6"/>
    <w:rsid w:val="006E2DAC"/>
    <w:rsid w:val="006E59F6"/>
    <w:rsid w:val="006E5F73"/>
    <w:rsid w:val="006E69E2"/>
    <w:rsid w:val="006E70F8"/>
    <w:rsid w:val="006E7318"/>
    <w:rsid w:val="006F0010"/>
    <w:rsid w:val="006F10CA"/>
    <w:rsid w:val="006F1D36"/>
    <w:rsid w:val="006F24AE"/>
    <w:rsid w:val="006F63F3"/>
    <w:rsid w:val="0070572A"/>
    <w:rsid w:val="00720EE9"/>
    <w:rsid w:val="00721DBE"/>
    <w:rsid w:val="00722EEC"/>
    <w:rsid w:val="00724CB9"/>
    <w:rsid w:val="00727C95"/>
    <w:rsid w:val="007330B4"/>
    <w:rsid w:val="00741988"/>
    <w:rsid w:val="007446DB"/>
    <w:rsid w:val="00751939"/>
    <w:rsid w:val="00756EA6"/>
    <w:rsid w:val="00765FFE"/>
    <w:rsid w:val="00772697"/>
    <w:rsid w:val="00773119"/>
    <w:rsid w:val="00782121"/>
    <w:rsid w:val="00787B94"/>
    <w:rsid w:val="00790F2B"/>
    <w:rsid w:val="007A5434"/>
    <w:rsid w:val="007A6975"/>
    <w:rsid w:val="007B1808"/>
    <w:rsid w:val="007B19CE"/>
    <w:rsid w:val="007C50FF"/>
    <w:rsid w:val="007D1F61"/>
    <w:rsid w:val="007D511D"/>
    <w:rsid w:val="007D5228"/>
    <w:rsid w:val="007E062A"/>
    <w:rsid w:val="007E08D2"/>
    <w:rsid w:val="007E7249"/>
    <w:rsid w:val="007E7BBE"/>
    <w:rsid w:val="007F0446"/>
    <w:rsid w:val="007F1D14"/>
    <w:rsid w:val="007F2991"/>
    <w:rsid w:val="007F2A29"/>
    <w:rsid w:val="007F7693"/>
    <w:rsid w:val="008119A4"/>
    <w:rsid w:val="00813665"/>
    <w:rsid w:val="0081464A"/>
    <w:rsid w:val="0081658B"/>
    <w:rsid w:val="008171F0"/>
    <w:rsid w:val="00820154"/>
    <w:rsid w:val="00823C9E"/>
    <w:rsid w:val="00833482"/>
    <w:rsid w:val="008412E2"/>
    <w:rsid w:val="00851EE8"/>
    <w:rsid w:val="00856CE6"/>
    <w:rsid w:val="00862A27"/>
    <w:rsid w:val="00862CB7"/>
    <w:rsid w:val="00866305"/>
    <w:rsid w:val="0086750D"/>
    <w:rsid w:val="0088106A"/>
    <w:rsid w:val="00882243"/>
    <w:rsid w:val="00882503"/>
    <w:rsid w:val="008835AC"/>
    <w:rsid w:val="0088539A"/>
    <w:rsid w:val="00887968"/>
    <w:rsid w:val="00890B14"/>
    <w:rsid w:val="00892B4E"/>
    <w:rsid w:val="008967F6"/>
    <w:rsid w:val="008A0176"/>
    <w:rsid w:val="008A20D0"/>
    <w:rsid w:val="008A28BC"/>
    <w:rsid w:val="008A3FF4"/>
    <w:rsid w:val="008B2D7F"/>
    <w:rsid w:val="008B3D65"/>
    <w:rsid w:val="008B7483"/>
    <w:rsid w:val="008C4ECD"/>
    <w:rsid w:val="008D271F"/>
    <w:rsid w:val="008D77E8"/>
    <w:rsid w:val="008E1B8B"/>
    <w:rsid w:val="008E2BB3"/>
    <w:rsid w:val="008E3FE9"/>
    <w:rsid w:val="008E4BC4"/>
    <w:rsid w:val="008E6816"/>
    <w:rsid w:val="008E7DF3"/>
    <w:rsid w:val="008F1CC6"/>
    <w:rsid w:val="008F2C22"/>
    <w:rsid w:val="008F6381"/>
    <w:rsid w:val="0090338D"/>
    <w:rsid w:val="00903433"/>
    <w:rsid w:val="009034F4"/>
    <w:rsid w:val="00910C3F"/>
    <w:rsid w:val="009147E0"/>
    <w:rsid w:val="009221FF"/>
    <w:rsid w:val="0092494D"/>
    <w:rsid w:val="00930CCF"/>
    <w:rsid w:val="00943A5A"/>
    <w:rsid w:val="009443CD"/>
    <w:rsid w:val="00944C3B"/>
    <w:rsid w:val="0094530E"/>
    <w:rsid w:val="00945D8A"/>
    <w:rsid w:val="0095140F"/>
    <w:rsid w:val="00960FF6"/>
    <w:rsid w:val="00965AA2"/>
    <w:rsid w:val="00966F8C"/>
    <w:rsid w:val="0096757A"/>
    <w:rsid w:val="00972EF6"/>
    <w:rsid w:val="009809E6"/>
    <w:rsid w:val="0098123D"/>
    <w:rsid w:val="00982FF4"/>
    <w:rsid w:val="0098581D"/>
    <w:rsid w:val="00987BCF"/>
    <w:rsid w:val="009915AF"/>
    <w:rsid w:val="00993CC8"/>
    <w:rsid w:val="00996081"/>
    <w:rsid w:val="009968B7"/>
    <w:rsid w:val="009A0B8C"/>
    <w:rsid w:val="009A10BC"/>
    <w:rsid w:val="009A1DF7"/>
    <w:rsid w:val="009A65AA"/>
    <w:rsid w:val="009B6D67"/>
    <w:rsid w:val="009C0BA3"/>
    <w:rsid w:val="009C3913"/>
    <w:rsid w:val="009D0B6A"/>
    <w:rsid w:val="009D0D73"/>
    <w:rsid w:val="009D24C6"/>
    <w:rsid w:val="009D3D96"/>
    <w:rsid w:val="009D3E45"/>
    <w:rsid w:val="009E0037"/>
    <w:rsid w:val="009E1DE1"/>
    <w:rsid w:val="009E28D2"/>
    <w:rsid w:val="009E6FD9"/>
    <w:rsid w:val="009F2379"/>
    <w:rsid w:val="009F4E52"/>
    <w:rsid w:val="009F5561"/>
    <w:rsid w:val="009F5875"/>
    <w:rsid w:val="009F62B4"/>
    <w:rsid w:val="00A00EEC"/>
    <w:rsid w:val="00A041C3"/>
    <w:rsid w:val="00A07ABE"/>
    <w:rsid w:val="00A10E7A"/>
    <w:rsid w:val="00A13963"/>
    <w:rsid w:val="00A15D39"/>
    <w:rsid w:val="00A169FD"/>
    <w:rsid w:val="00A173B6"/>
    <w:rsid w:val="00A21528"/>
    <w:rsid w:val="00A260B7"/>
    <w:rsid w:val="00A27FD6"/>
    <w:rsid w:val="00A3062A"/>
    <w:rsid w:val="00A31D0B"/>
    <w:rsid w:val="00A3686C"/>
    <w:rsid w:val="00A36A1C"/>
    <w:rsid w:val="00A41343"/>
    <w:rsid w:val="00A433B0"/>
    <w:rsid w:val="00A454AA"/>
    <w:rsid w:val="00A47581"/>
    <w:rsid w:val="00A50022"/>
    <w:rsid w:val="00A508EC"/>
    <w:rsid w:val="00A5205A"/>
    <w:rsid w:val="00A534E3"/>
    <w:rsid w:val="00A556AE"/>
    <w:rsid w:val="00A559B2"/>
    <w:rsid w:val="00A57C36"/>
    <w:rsid w:val="00A620E2"/>
    <w:rsid w:val="00A62FB6"/>
    <w:rsid w:val="00A649DA"/>
    <w:rsid w:val="00A6520A"/>
    <w:rsid w:val="00A66D8B"/>
    <w:rsid w:val="00A67F84"/>
    <w:rsid w:val="00A7377D"/>
    <w:rsid w:val="00A74AFC"/>
    <w:rsid w:val="00A817C7"/>
    <w:rsid w:val="00A86C02"/>
    <w:rsid w:val="00A8767B"/>
    <w:rsid w:val="00AA47BB"/>
    <w:rsid w:val="00AB1F38"/>
    <w:rsid w:val="00AB444A"/>
    <w:rsid w:val="00AC17DE"/>
    <w:rsid w:val="00AC1FEB"/>
    <w:rsid w:val="00AC281D"/>
    <w:rsid w:val="00AC360B"/>
    <w:rsid w:val="00AC4EC8"/>
    <w:rsid w:val="00AC69E7"/>
    <w:rsid w:val="00AC7532"/>
    <w:rsid w:val="00AD7CEA"/>
    <w:rsid w:val="00AE25C9"/>
    <w:rsid w:val="00AE27A4"/>
    <w:rsid w:val="00AE2CA0"/>
    <w:rsid w:val="00AE4763"/>
    <w:rsid w:val="00AE4B7E"/>
    <w:rsid w:val="00AF329C"/>
    <w:rsid w:val="00AF445A"/>
    <w:rsid w:val="00AF4FE8"/>
    <w:rsid w:val="00AF60ED"/>
    <w:rsid w:val="00B00CF4"/>
    <w:rsid w:val="00B01C5C"/>
    <w:rsid w:val="00B035D0"/>
    <w:rsid w:val="00B049DD"/>
    <w:rsid w:val="00B05D3A"/>
    <w:rsid w:val="00B11695"/>
    <w:rsid w:val="00B12FDF"/>
    <w:rsid w:val="00B17693"/>
    <w:rsid w:val="00B17EE1"/>
    <w:rsid w:val="00B205FA"/>
    <w:rsid w:val="00B34B2B"/>
    <w:rsid w:val="00B36431"/>
    <w:rsid w:val="00B36829"/>
    <w:rsid w:val="00B37166"/>
    <w:rsid w:val="00B375A2"/>
    <w:rsid w:val="00B405BD"/>
    <w:rsid w:val="00B500F2"/>
    <w:rsid w:val="00B50B41"/>
    <w:rsid w:val="00B51D94"/>
    <w:rsid w:val="00B5475D"/>
    <w:rsid w:val="00B61F23"/>
    <w:rsid w:val="00B63458"/>
    <w:rsid w:val="00B642A1"/>
    <w:rsid w:val="00B64437"/>
    <w:rsid w:val="00B64674"/>
    <w:rsid w:val="00B6645D"/>
    <w:rsid w:val="00B70205"/>
    <w:rsid w:val="00B72E17"/>
    <w:rsid w:val="00B73D22"/>
    <w:rsid w:val="00B83A04"/>
    <w:rsid w:val="00B91291"/>
    <w:rsid w:val="00B91F6A"/>
    <w:rsid w:val="00B94696"/>
    <w:rsid w:val="00B94A6D"/>
    <w:rsid w:val="00B95219"/>
    <w:rsid w:val="00B97BAA"/>
    <w:rsid w:val="00BA00E3"/>
    <w:rsid w:val="00BA3107"/>
    <w:rsid w:val="00BA3781"/>
    <w:rsid w:val="00BA6B66"/>
    <w:rsid w:val="00BB09BF"/>
    <w:rsid w:val="00BB202A"/>
    <w:rsid w:val="00BB58B6"/>
    <w:rsid w:val="00BB74AA"/>
    <w:rsid w:val="00BC6FBD"/>
    <w:rsid w:val="00BC7FD9"/>
    <w:rsid w:val="00BD1007"/>
    <w:rsid w:val="00BD2619"/>
    <w:rsid w:val="00BD39BE"/>
    <w:rsid w:val="00BD4B3A"/>
    <w:rsid w:val="00BD4F9F"/>
    <w:rsid w:val="00BE03A4"/>
    <w:rsid w:val="00BE3B39"/>
    <w:rsid w:val="00BE3C8C"/>
    <w:rsid w:val="00BE6494"/>
    <w:rsid w:val="00BE79FF"/>
    <w:rsid w:val="00BF21FC"/>
    <w:rsid w:val="00BF2FC2"/>
    <w:rsid w:val="00BF33CE"/>
    <w:rsid w:val="00BF4C77"/>
    <w:rsid w:val="00BF7A09"/>
    <w:rsid w:val="00C01928"/>
    <w:rsid w:val="00C02DF2"/>
    <w:rsid w:val="00C03F76"/>
    <w:rsid w:val="00C14326"/>
    <w:rsid w:val="00C16F9A"/>
    <w:rsid w:val="00C1789C"/>
    <w:rsid w:val="00C20FB4"/>
    <w:rsid w:val="00C22EBD"/>
    <w:rsid w:val="00C313D3"/>
    <w:rsid w:val="00C34162"/>
    <w:rsid w:val="00C44289"/>
    <w:rsid w:val="00C4736A"/>
    <w:rsid w:val="00C47D86"/>
    <w:rsid w:val="00C506C1"/>
    <w:rsid w:val="00C51A9F"/>
    <w:rsid w:val="00C51EB6"/>
    <w:rsid w:val="00C57F38"/>
    <w:rsid w:val="00C57FE3"/>
    <w:rsid w:val="00C60D36"/>
    <w:rsid w:val="00C625C6"/>
    <w:rsid w:val="00C652AF"/>
    <w:rsid w:val="00C70A5B"/>
    <w:rsid w:val="00C72E66"/>
    <w:rsid w:val="00C75E5B"/>
    <w:rsid w:val="00C764BB"/>
    <w:rsid w:val="00C812B5"/>
    <w:rsid w:val="00C81DBA"/>
    <w:rsid w:val="00C81F8A"/>
    <w:rsid w:val="00C8429F"/>
    <w:rsid w:val="00C849FF"/>
    <w:rsid w:val="00C84C9F"/>
    <w:rsid w:val="00C85516"/>
    <w:rsid w:val="00C878A0"/>
    <w:rsid w:val="00C95DC5"/>
    <w:rsid w:val="00C96405"/>
    <w:rsid w:val="00CA0E0D"/>
    <w:rsid w:val="00CA5225"/>
    <w:rsid w:val="00CB12E2"/>
    <w:rsid w:val="00CB2169"/>
    <w:rsid w:val="00CB4CD3"/>
    <w:rsid w:val="00CC2209"/>
    <w:rsid w:val="00CD2481"/>
    <w:rsid w:val="00CD3AFD"/>
    <w:rsid w:val="00CD4F41"/>
    <w:rsid w:val="00CD5BB9"/>
    <w:rsid w:val="00CE226D"/>
    <w:rsid w:val="00CE2C05"/>
    <w:rsid w:val="00CF269A"/>
    <w:rsid w:val="00CF4A17"/>
    <w:rsid w:val="00CF7918"/>
    <w:rsid w:val="00D0291A"/>
    <w:rsid w:val="00D07DE2"/>
    <w:rsid w:val="00D13301"/>
    <w:rsid w:val="00D1448B"/>
    <w:rsid w:val="00D16065"/>
    <w:rsid w:val="00D200B3"/>
    <w:rsid w:val="00D25BB2"/>
    <w:rsid w:val="00D32549"/>
    <w:rsid w:val="00D401D8"/>
    <w:rsid w:val="00D40805"/>
    <w:rsid w:val="00D4225A"/>
    <w:rsid w:val="00D44274"/>
    <w:rsid w:val="00D446C8"/>
    <w:rsid w:val="00D45015"/>
    <w:rsid w:val="00D4790F"/>
    <w:rsid w:val="00D572EC"/>
    <w:rsid w:val="00D5780F"/>
    <w:rsid w:val="00D6256B"/>
    <w:rsid w:val="00D6499F"/>
    <w:rsid w:val="00D75ABE"/>
    <w:rsid w:val="00D802B4"/>
    <w:rsid w:val="00D829B7"/>
    <w:rsid w:val="00D90541"/>
    <w:rsid w:val="00D94D39"/>
    <w:rsid w:val="00D94EE0"/>
    <w:rsid w:val="00DA159B"/>
    <w:rsid w:val="00DA2741"/>
    <w:rsid w:val="00DA29EC"/>
    <w:rsid w:val="00DB3214"/>
    <w:rsid w:val="00DB3EE2"/>
    <w:rsid w:val="00DC08EA"/>
    <w:rsid w:val="00DC5D55"/>
    <w:rsid w:val="00DD12B9"/>
    <w:rsid w:val="00DD17C4"/>
    <w:rsid w:val="00DD3A2C"/>
    <w:rsid w:val="00DE0318"/>
    <w:rsid w:val="00DE1B0A"/>
    <w:rsid w:val="00DE2B36"/>
    <w:rsid w:val="00DE31D9"/>
    <w:rsid w:val="00DE4F5E"/>
    <w:rsid w:val="00DE543D"/>
    <w:rsid w:val="00DE6FA6"/>
    <w:rsid w:val="00DE76B5"/>
    <w:rsid w:val="00DF2D11"/>
    <w:rsid w:val="00DF38F3"/>
    <w:rsid w:val="00DF660B"/>
    <w:rsid w:val="00E02CDF"/>
    <w:rsid w:val="00E036BE"/>
    <w:rsid w:val="00E03C44"/>
    <w:rsid w:val="00E06E4A"/>
    <w:rsid w:val="00E103A5"/>
    <w:rsid w:val="00E12693"/>
    <w:rsid w:val="00E13C93"/>
    <w:rsid w:val="00E15C82"/>
    <w:rsid w:val="00E21272"/>
    <w:rsid w:val="00E239BD"/>
    <w:rsid w:val="00E244A6"/>
    <w:rsid w:val="00E43B62"/>
    <w:rsid w:val="00E44A9E"/>
    <w:rsid w:val="00E44F78"/>
    <w:rsid w:val="00E60420"/>
    <w:rsid w:val="00E6463E"/>
    <w:rsid w:val="00E67CC4"/>
    <w:rsid w:val="00E73F06"/>
    <w:rsid w:val="00E74106"/>
    <w:rsid w:val="00E83EC8"/>
    <w:rsid w:val="00E86B57"/>
    <w:rsid w:val="00E87CD7"/>
    <w:rsid w:val="00E90211"/>
    <w:rsid w:val="00EA4852"/>
    <w:rsid w:val="00EB0BFA"/>
    <w:rsid w:val="00EB3AA5"/>
    <w:rsid w:val="00EB6B6C"/>
    <w:rsid w:val="00EC1C8D"/>
    <w:rsid w:val="00EC46AC"/>
    <w:rsid w:val="00EC552C"/>
    <w:rsid w:val="00EC7A9E"/>
    <w:rsid w:val="00ED1C53"/>
    <w:rsid w:val="00ED355B"/>
    <w:rsid w:val="00ED4BDD"/>
    <w:rsid w:val="00ED6198"/>
    <w:rsid w:val="00EE51FF"/>
    <w:rsid w:val="00F007EA"/>
    <w:rsid w:val="00F07FD2"/>
    <w:rsid w:val="00F22226"/>
    <w:rsid w:val="00F241A0"/>
    <w:rsid w:val="00F2482B"/>
    <w:rsid w:val="00F33E5D"/>
    <w:rsid w:val="00F342F2"/>
    <w:rsid w:val="00F44014"/>
    <w:rsid w:val="00F4499A"/>
    <w:rsid w:val="00F52E55"/>
    <w:rsid w:val="00F5610C"/>
    <w:rsid w:val="00F5753E"/>
    <w:rsid w:val="00F60EA0"/>
    <w:rsid w:val="00F66105"/>
    <w:rsid w:val="00F703E4"/>
    <w:rsid w:val="00F7375B"/>
    <w:rsid w:val="00F7734A"/>
    <w:rsid w:val="00F775DE"/>
    <w:rsid w:val="00F850DE"/>
    <w:rsid w:val="00F85EE4"/>
    <w:rsid w:val="00F9002E"/>
    <w:rsid w:val="00F94D14"/>
    <w:rsid w:val="00FA07E6"/>
    <w:rsid w:val="00FA16FF"/>
    <w:rsid w:val="00FB2380"/>
    <w:rsid w:val="00FB3C4D"/>
    <w:rsid w:val="00FB4E94"/>
    <w:rsid w:val="00FB57CD"/>
    <w:rsid w:val="00FB694E"/>
    <w:rsid w:val="00FC3DCF"/>
    <w:rsid w:val="00FC5BEC"/>
    <w:rsid w:val="00FD76E4"/>
    <w:rsid w:val="00FD77B8"/>
    <w:rsid w:val="00FE05ED"/>
    <w:rsid w:val="00FE33CE"/>
    <w:rsid w:val="00FE3409"/>
    <w:rsid w:val="00FE7F93"/>
    <w:rsid w:val="00FF1154"/>
    <w:rsid w:val="00FF25C7"/>
    <w:rsid w:val="00FF40B2"/>
    <w:rsid w:val="00FF5080"/>
    <w:rsid w:val="00FF6F68"/>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2.png"/><Relationship Id="rId68" Type="http://schemas.microsoft.com/office/2016/09/relationships/commentsIds" Target="commentsIds.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3.png"/><Relationship Id="rId69" Type="http://schemas.microsoft.com/office/2018/08/relationships/commentsExtensible" Target="commentsExtensi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doi.org/10.15468/dl.d2zyk2" TargetMode="Externa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hyperlink" Target="https://www.R-project.org/"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A2424-5B9F-40B9-BBDB-4D3D242BF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5</TotalTime>
  <Pages>20</Pages>
  <Words>6049</Words>
  <Characters>34482</Characters>
  <Application>Microsoft Office Word</Application>
  <DocSecurity>0</DocSecurity>
  <Lines>287</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726</cp:revision>
  <dcterms:created xsi:type="dcterms:W3CDTF">2023-10-03T13:37:00Z</dcterms:created>
  <dcterms:modified xsi:type="dcterms:W3CDTF">2023-12-1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